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B3D78" w14:textId="5B257F8C" w:rsidR="000B5736" w:rsidRPr="000B5736" w:rsidRDefault="000B5736" w:rsidP="000B5736">
      <w:pPr>
        <w:jc w:val="center"/>
        <w:rPr>
          <w:b/>
          <w:bCs/>
          <w:sz w:val="44"/>
          <w:szCs w:val="44"/>
        </w:rPr>
      </w:pPr>
      <w:r w:rsidRPr="000B5736">
        <w:rPr>
          <w:rFonts w:hint="eastAsia"/>
          <w:b/>
          <w:bCs/>
          <w:sz w:val="44"/>
          <w:szCs w:val="44"/>
        </w:rPr>
        <w:t>数据可视化中心的开发</w:t>
      </w:r>
    </w:p>
    <w:p w14:paraId="0C665FBC" w14:textId="0E4C2DA2" w:rsidR="002D1DE7" w:rsidRDefault="002D1DE7" w:rsidP="003458FA">
      <w:pPr>
        <w:pStyle w:val="2"/>
        <w:numPr>
          <w:ilvl w:val="0"/>
          <w:numId w:val="1"/>
        </w:numPr>
      </w:pPr>
      <w:r>
        <w:t>绪论</w:t>
      </w:r>
    </w:p>
    <w:p w14:paraId="33A4A63F" w14:textId="6A9A7BB1" w:rsidR="00005327" w:rsidRDefault="009353CA" w:rsidP="009353CA">
      <w:pPr>
        <w:pStyle w:val="3"/>
      </w:pPr>
      <w:r>
        <w:rPr>
          <w:rFonts w:hint="eastAsia"/>
        </w:rPr>
        <w:t>1</w:t>
      </w:r>
      <w:r>
        <w:t xml:space="preserve">.0 </w:t>
      </w:r>
      <w:r w:rsidR="00005327">
        <w:rPr>
          <w:rFonts w:hint="eastAsia"/>
        </w:rPr>
        <w:t>引言</w:t>
      </w:r>
    </w:p>
    <w:p w14:paraId="4E06A08C" w14:textId="5D296E66" w:rsidR="00005327" w:rsidRPr="00005327" w:rsidRDefault="00DC4521" w:rsidP="002619A6">
      <w:pPr>
        <w:ind w:firstLine="420"/>
        <w:rPr>
          <w:rFonts w:hint="eastAsia"/>
        </w:rPr>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意义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Echarts工具</w:t>
      </w:r>
      <w:r w:rsidR="009353CA">
        <w:rPr>
          <w:rFonts w:hint="eastAsia"/>
        </w:rPr>
        <w:t>不仅</w:t>
      </w:r>
      <w:r w:rsidR="00DC2562">
        <w:rPr>
          <w:rFonts w:hint="eastAsia"/>
        </w:rPr>
        <w:t>在国内得到了广泛的应用，</w:t>
      </w:r>
      <w:r w:rsidR="009353CA">
        <w:rPr>
          <w:rFonts w:hint="eastAsia"/>
        </w:rPr>
        <w:t>也受到了国际开源组织Apache的青睐，被其写入Apache协议。本次的项目便是围绕着Echarts框架，并且基于WEB前端技术，最终实现一个能在浏览器上浏览的，在线的数据可视化网站。</w:t>
      </w:r>
    </w:p>
    <w:p w14:paraId="3AC0E1B1" w14:textId="6815AAD8" w:rsidR="002D1DE7" w:rsidRDefault="002D1DE7" w:rsidP="009353CA">
      <w:pPr>
        <w:pStyle w:val="3"/>
        <w:ind w:left="590" w:hanging="590"/>
      </w:pPr>
      <w:r>
        <w:t>1.1  WEB前端技术概述</w:t>
      </w:r>
    </w:p>
    <w:p w14:paraId="103755D1" w14:textId="0BC94176" w:rsidR="002619A6" w:rsidRDefault="002D1DE7" w:rsidP="002619A6">
      <w:pPr>
        <w:pStyle w:val="4"/>
      </w:pPr>
      <w:r>
        <w:rPr>
          <w:rFonts w:ascii="MS Gothic" w:eastAsia="MS Gothic" w:hAnsi="MS Gothic" w:cs="MS Gothic" w:hint="eastAsia"/>
        </w:rPr>
        <w:t>​</w:t>
      </w:r>
      <w:r>
        <w:t>1.1.1 HTML与HTML5</w:t>
      </w:r>
      <w:r w:rsidR="00165B54">
        <w:rPr>
          <w:rFonts w:hint="eastAsia"/>
        </w:rPr>
        <w:t>简介</w:t>
      </w:r>
    </w:p>
    <w:p w14:paraId="736D620C" w14:textId="6453BA87" w:rsidR="002619A6" w:rsidRDefault="002619A6" w:rsidP="00165B54">
      <w:pPr>
        <w:ind w:firstLine="420"/>
      </w:pPr>
      <w:r>
        <w:rPr>
          <w:rFonts w:hint="eastAsia"/>
        </w:rPr>
        <w:t>HTML英文直译为超文本标记语言，虽然听起来很像，但是严格来说，</w:t>
      </w:r>
      <w:r w:rsidR="00D16590">
        <w:rPr>
          <w:rFonts w:hint="eastAsia"/>
        </w:rPr>
        <w:t>它并不属于一种编程语言。HTML被用来编写网页的结构，它是Web的发明者</w:t>
      </w:r>
      <w:r w:rsidR="00D16590" w:rsidRPr="00D16590">
        <w:t>Tim Berners-Lee和同事 Daniel W. Connolly于1990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苏子栋&lt;/author&gt;&lt;/authors&gt;&lt;/contributors&gt;&lt;titles&gt;&lt;title&gt;HTML技术简介&lt;/title&gt;&lt;secondary-title&gt;电子与电脑&lt;/secondary-title&gt;&lt;/titles&gt;&lt;periodical&gt;&lt;full-title&gt;电子与电脑&lt;/full-title&gt;&lt;/periodical&gt;&lt;pages&gt;90&lt;/pages&gt;&lt;number&gt;03&lt;/number&gt;&lt;keywords&gt;&lt;keyword&gt;技术简介&lt;/keyword&gt;&lt;keyword&gt;浏览器&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用HTML编写成的超文本文档称为HTML文档，通过浏览器来识别，并且由浏览器将HTML文件“翻译”成可以识别的信息（这个过程称为“渲染”），即是现在所在的网页。</w:t>
      </w:r>
      <w:r w:rsidR="007E7CD4" w:rsidRPr="007E7CD4">
        <w:t>每一个HTML文</w:t>
      </w:r>
      <w:r w:rsidR="007E7CD4">
        <w:rPr>
          <w:rFonts w:hint="eastAsia"/>
        </w:rPr>
        <w:t>件</w:t>
      </w:r>
      <w:r w:rsidR="007E7CD4" w:rsidRPr="007E7CD4">
        <w:t>都是一</w:t>
      </w:r>
      <w:r w:rsidR="007E7CD4">
        <w:rPr>
          <w:rFonts w:hint="eastAsia"/>
        </w:rPr>
        <w:t>个</w:t>
      </w:r>
      <w:r w:rsidR="007E7CD4" w:rsidRPr="007E7CD4">
        <w:t>静态的</w:t>
      </w:r>
      <w:r w:rsidR="007E7CD4">
        <w:rPr>
          <w:rFonts w:hint="eastAsia"/>
        </w:rPr>
        <w:t>独立的</w:t>
      </w:r>
      <w:r w:rsidR="007E7CD4" w:rsidRPr="007E7CD4">
        <w:t>网页，这个文件里面包含了HTML指令代码，这些指令代码是一种排版网页中资料显示位置的标记结构语言，易学易懂，非常简单。HTML的普遍应用就是带来了超文本的技术―通过单击鼠标从一个主题跳转到另一个主题，从一个页面跳转到另一</w:t>
      </w:r>
      <w:r w:rsidR="007E7CD4" w:rsidRPr="007E7CD4">
        <w:rPr>
          <w:rFonts w:hint="eastAsia"/>
        </w:rPr>
        <w:t>个页面</w:t>
      </w:r>
      <w:r w:rsidR="007E7CD4">
        <w:rPr>
          <w:rFonts w:hint="eastAsia"/>
        </w:rPr>
        <w:t>，也就是所谓的超链接技术</w:t>
      </w:r>
      <w:r w:rsidR="007E7CD4" w:rsidRPr="007E7CD4">
        <w:t>。</w:t>
      </w:r>
      <w:r w:rsidR="007E7CD4">
        <w:rPr>
          <w:rFonts w:hint="eastAsia"/>
        </w:rPr>
        <w:t>网页的本质就是HTML文件，通过结合其他的WEB技术，如下文将要介绍的CSS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F952072" w:rsidR="0017723A" w:rsidRPr="002619A6" w:rsidRDefault="0017723A" w:rsidP="00165B54">
      <w:pPr>
        <w:ind w:firstLine="420"/>
        <w:rPr>
          <w:rFonts w:hint="eastAsia"/>
        </w:rPr>
      </w:pPr>
      <w:r>
        <w:rPr>
          <w:rFonts w:hint="eastAsia"/>
        </w:rPr>
        <w:t>HTML</w:t>
      </w:r>
      <w:r>
        <w:t>5</w:t>
      </w:r>
      <w:r>
        <w:rPr>
          <w:rFonts w:hint="eastAsia"/>
        </w:rPr>
        <w:t>是互联网的下一代标准，HTML</w:t>
      </w:r>
      <w:r>
        <w:t>5</w:t>
      </w:r>
      <w:r>
        <w:rPr>
          <w:rFonts w:hint="eastAsia"/>
        </w:rPr>
        <w:t>再从前的HTML</w:t>
      </w:r>
      <w:r>
        <w:t>4</w:t>
      </w:r>
      <w:r>
        <w:rPr>
          <w:rFonts w:hint="eastAsia"/>
        </w:rPr>
        <w:t>的基础上进行了一定的改进，它</w:t>
      </w:r>
      <w:proofErr w:type="gramStart"/>
      <w:r>
        <w:rPr>
          <w:rFonts w:hint="eastAsia"/>
        </w:rPr>
        <w:t>对之前</w:t>
      </w:r>
      <w:proofErr w:type="gramEnd"/>
      <w:r>
        <w:rPr>
          <w:rFonts w:hint="eastAsia"/>
        </w:rPr>
        <w:t>市面上流行的各种浏览器进行了整合适配，能够让消费者</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陈上&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陈上&lt;/author&gt;&lt;/authors&gt;&lt;/contributors&gt;&lt;auth-address&gt;海南软件职业技术学院;&lt;/auth-address&gt;&lt;titles&gt;&lt;title&gt;基于HTML5技术的WEB前端框架的设计及应用&lt;/title&gt;&lt;secondary-title&gt;科技创新与应用&lt;/secondary-title&gt;&lt;/titles&gt;&lt;periodical&gt;&lt;full-title&gt;科技创新与应用&lt;/full-title&gt;&lt;/periodical&gt;&lt;pages&gt;63-66&lt;/pages&gt;&lt;volume&gt;11&lt;/volume&gt;&lt;number&gt;33&lt;/number&gt;&lt;keywords&gt;&lt;keyword&gt;前端框架&lt;/keyword&gt;&lt;keyword&gt;HTML5&lt;/keyword&gt;&lt;keyword&gt;组件化&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由于HTML5技术中存在较为先进的本地存储技术，所以其能做到降低应用程序的响应时间为用户带来更便捷的体验。</w:t>
      </w:r>
      <w:r w:rsidR="00165B54">
        <w:rPr>
          <w:rFonts w:hint="eastAsia"/>
        </w:rPr>
        <w:t>目前绝大多数的前端网页页面的结构都已经是由HTML</w:t>
      </w:r>
      <w:r w:rsidR="00165B54">
        <w:t>5</w:t>
      </w:r>
      <w:r w:rsidR="00165B54">
        <w:rPr>
          <w:rFonts w:hint="eastAsia"/>
        </w:rPr>
        <w:t>编写。</w:t>
      </w:r>
    </w:p>
    <w:p w14:paraId="14236B9C" w14:textId="235F28D2" w:rsidR="002D1DE7" w:rsidRDefault="002D1DE7" w:rsidP="002D1DE7">
      <w:pPr>
        <w:pStyle w:val="4"/>
      </w:pPr>
      <w:r>
        <w:rPr>
          <w:rFonts w:ascii="MS Gothic" w:eastAsia="MS Gothic" w:hAnsi="MS Gothic" w:cs="MS Gothic" w:hint="eastAsia"/>
        </w:rPr>
        <w:t>​</w:t>
      </w:r>
      <w:r>
        <w:t>1.1.2 CSS</w:t>
      </w:r>
      <w:r w:rsidR="00165B54">
        <w:rPr>
          <w:rFonts w:hint="eastAsia"/>
        </w:rPr>
        <w:t>与CSS</w:t>
      </w:r>
      <w:r w:rsidR="00165B54">
        <w:t>3</w:t>
      </w:r>
      <w:r>
        <w:t>简介</w:t>
      </w:r>
    </w:p>
    <w:p w14:paraId="4E343440" w14:textId="7B9BB5F3" w:rsidR="003A3C2D" w:rsidRDefault="003A3C2D" w:rsidP="002A2481">
      <w:pPr>
        <w:ind w:firstLine="420"/>
      </w:pPr>
      <w:r>
        <w:rPr>
          <w:rFonts w:hint="eastAsia"/>
        </w:rPr>
        <w:t>CSS英文直译为层叠样式表，它是一种用来表现HTML或者XML等文件的计算机语言，由于XML技术已经逐渐</w:t>
      </w:r>
      <w:r w:rsidR="00630D26">
        <w:rPr>
          <w:rFonts w:hint="eastAsia"/>
        </w:rPr>
        <w:t>淡出在技术世界里，CSS就成为了一种主要与HTML配合使用的关</w:t>
      </w:r>
      <w:r w:rsidR="00630D26">
        <w:rPr>
          <w:rFonts w:hint="eastAsia"/>
        </w:rPr>
        <w:lastRenderedPageBreak/>
        <w:t>键性技术。CSS的基本功能就是为网页添加各种样式，如颜色，边框，动画等等，它不仅可以静态地修饰网页，还可以配合各种脚本怨言动态的对网页各个元素进行格式化。CSS能够对网页中元素位置的排版进行像素级别的精确控制，几乎支持所有字体字号样式，拥有对网页对象和模型样式编辑的能力</w:t>
      </w:r>
      <w:r w:rsidR="004D5AD1">
        <w:fldChar w:fldCharType="begin"/>
      </w:r>
      <w:r w:rsidR="004D5AD1">
        <w:instrText xml:space="preserve"> ADDIN EN.CITE &lt;EndNote&gt;&lt;Cite&gt;&lt;Author&gt;徐亚&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徐亚&lt;/author&gt;&lt;/authors&gt;&lt;/contributors&gt;&lt;auth-address&gt;云南能源职业技术学院;&lt;/auth-address&gt;&lt;titles&gt;&lt;title&gt;基于HTML5和CSS3的网页前端设计研究&lt;/title&gt;&lt;secondary-title&gt;电脑知识与技术&lt;/secondary-title&gt;&lt;/titles&gt;&lt;periodical&gt;&lt;full-title&gt;电脑知识与技术&lt;/full-title&gt;&lt;/periodical&gt;&lt;pages&gt;61-62+70&lt;/pages&gt;&lt;volume&gt;18&lt;/volume&gt;&lt;number&gt;07&lt;/number&gt;&lt;keywords&gt;&lt;keyword&gt;HTML5&lt;/keyword&gt;&lt;keyword&gt;CSS3&lt;/keyword&gt;&lt;keyword&gt;网页标签&lt;/keyword&gt;&lt;keyword&gt;前端设计&lt;/keyword&gt;&lt;keyword&gt;网页布局&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样式可以直接写在HTML网页内部或者单独的一个样式文件，样式文件的扩展名为.</w:t>
      </w:r>
      <w:r w:rsidR="00492292">
        <w:t>css</w:t>
      </w:r>
      <w:r w:rsidR="00492292">
        <w:rPr>
          <w:rFonts w:hint="eastAsia"/>
        </w:rPr>
        <w:t>，CSS规则是由一个或者多个属性与其</w:t>
      </w:r>
      <w:proofErr w:type="gramStart"/>
      <w:r w:rsidR="00492292">
        <w:rPr>
          <w:rFonts w:hint="eastAsia"/>
        </w:rPr>
        <w:t>值组成</w:t>
      </w:r>
      <w:proofErr w:type="gramEnd"/>
      <w:r w:rsidR="00492292">
        <w:rPr>
          <w:rFonts w:hint="eastAsia"/>
        </w:rPr>
        <w:t>的，也就是键值对形式</w:t>
      </w:r>
      <w:r w:rsidR="000F5B49">
        <w:rPr>
          <w:rFonts w:hint="eastAsia"/>
        </w:rPr>
        <w:t>。CSS名字中的“层叠”表达了每单个规则作用与网页元素的方式，每个样式之间形成一个层次结构，更具体的样式会覆盖更通用的样式，所以称之为“层叠”。</w:t>
      </w:r>
    </w:p>
    <w:p w14:paraId="548D1A8E" w14:textId="01A36832" w:rsidR="002A2481" w:rsidRPr="00630D26" w:rsidRDefault="002A2481" w:rsidP="002A2481">
      <w:pPr>
        <w:ind w:firstLine="420"/>
        <w:rPr>
          <w:rFonts w:hint="eastAsia"/>
        </w:rPr>
      </w:pPr>
      <w:r>
        <w:rPr>
          <w:rFonts w:hint="eastAsia"/>
        </w:rPr>
        <w:t>CSS</w:t>
      </w:r>
      <w:r>
        <w:t>3</w:t>
      </w:r>
      <w:r>
        <w:rPr>
          <w:rFonts w:hint="eastAsia"/>
        </w:rPr>
        <w:t>是CSS的新一代标准，由于网速的提升与浏览器性能的发展，用户对网页的要求越来越高，于是CSS</w:t>
      </w:r>
      <w:r>
        <w:t>3</w:t>
      </w:r>
      <w:r>
        <w:rPr>
          <w:rFonts w:hint="eastAsia"/>
        </w:rPr>
        <w:t>和HTML</w:t>
      </w:r>
      <w:r>
        <w:t>5</w:t>
      </w:r>
      <w:r>
        <w:rPr>
          <w:rFonts w:hint="eastAsia"/>
        </w:rPr>
        <w:t>诞生了，CSS</w:t>
      </w:r>
      <w:r>
        <w:t>3</w:t>
      </w:r>
      <w:r>
        <w:rPr>
          <w:rFonts w:hint="eastAsia"/>
        </w:rPr>
        <w:t>提供了对网页的更多的样式，例如动画等等，并且大幅度优化了性能，使得网页更为流畅。</w:t>
      </w:r>
    </w:p>
    <w:p w14:paraId="1F1BB1A6" w14:textId="26940736" w:rsidR="002D1DE7" w:rsidRDefault="002D1DE7" w:rsidP="002D1DE7">
      <w:pPr>
        <w:pStyle w:val="4"/>
      </w:pPr>
      <w:r>
        <w:rPr>
          <w:rFonts w:ascii="MS Gothic" w:eastAsia="MS Gothic" w:hAnsi="MS Gothic" w:cs="MS Gothic" w:hint="eastAsia"/>
        </w:rPr>
        <w:t>​</w:t>
      </w:r>
      <w:r>
        <w:t>1.1.3 Java</w:t>
      </w:r>
      <w:r w:rsidR="00920859">
        <w:rPr>
          <w:rFonts w:hint="eastAsia"/>
        </w:rPr>
        <w:t>S</w:t>
      </w:r>
      <w:r>
        <w:t>cript简介</w:t>
      </w:r>
    </w:p>
    <w:p w14:paraId="229B6C22" w14:textId="1B25271C" w:rsidR="00920859" w:rsidRDefault="00920859" w:rsidP="00080DDB">
      <w:pPr>
        <w:ind w:firstLine="420"/>
      </w:pPr>
      <w:r>
        <w:rPr>
          <w:rFonts w:hint="eastAsia"/>
        </w:rPr>
        <w:t>JavaScript是一种高级解释性编程语言，这一点与Python类似，同样的，JS也是世界上被使用最广泛的编程语言之一，</w:t>
      </w:r>
      <w:r w:rsidR="00B63007">
        <w:rPr>
          <w:rFonts w:hint="eastAsia"/>
        </w:rPr>
        <w:t>它可以用于前端，后端，系统应用，手机APP，数据分析，人工智能，网络爬虫等多种场合，功能十分强大。</w:t>
      </w:r>
    </w:p>
    <w:p w14:paraId="189F8E67" w14:textId="537E6D5E" w:rsidR="00B55298" w:rsidRDefault="00B55298" w:rsidP="004D5AD1">
      <w:pPr>
        <w:ind w:firstLine="420"/>
      </w:pPr>
      <w:r>
        <w:t>JavaScript</w:t>
      </w:r>
      <w:r>
        <w:rPr>
          <w:rFonts w:hint="eastAsia"/>
        </w:rPr>
        <w:t>支持面向对象程序设计，指令式编程，以及函数式编程，它目前已经被世界上的绝大多数网站所使用，也被世界主流浏览器（Chrome、IE、</w:t>
      </w:r>
      <w:r w:rsidR="00560D50">
        <w:t>Firefox</w:t>
      </w:r>
      <w:r>
        <w:rPr>
          <w:rFonts w:hint="eastAsia"/>
        </w:rPr>
        <w:t>、Safari、Opera）所支持</w:t>
      </w:r>
      <w:r w:rsidR="004D5AD1">
        <w:fldChar w:fldCharType="begin"/>
      </w:r>
      <w:r w:rsidR="004D5AD1">
        <w:instrText xml:space="preserve"> ADDIN EN.CITE &lt;EndNote&gt;&lt;Cite&gt;&lt;Author&gt;宋雅飞&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宋雅飞&lt;/author&gt;&lt;/authors&gt;&lt;/contributors&gt;&lt;auth-address&gt;阜新市第二中等职业技术专业学校;&lt;/auth-address&gt;&lt;titles&gt;&lt;title&gt;JavaScript特效在企业网站设计中的应用&lt;/title&gt;&lt;secondary-title&gt;无线互联科技&lt;/secondary-title&gt;&lt;/titles&gt;&lt;periodical&gt;&lt;full-title&gt;无线互联科技&lt;/full-title&gt;&lt;/periodical&gt;&lt;pages&gt;91-92&lt;/pages&gt;&lt;volume&gt;19&lt;/volume&gt;&lt;number&gt;02&lt;/number&gt;&lt;keywords&gt;&lt;keyword&gt;Java Script特效&lt;/keyword&gt;&lt;keyword&gt;企业网站&lt;/keyword&gt;&lt;keyword&gt;应用&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4D5AD1">
      <w:pPr>
        <w:ind w:firstLine="420"/>
      </w:pPr>
      <w:r>
        <w:rPr>
          <w:rFonts w:hint="eastAsia"/>
        </w:rPr>
        <w:t>最初JS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JS脚本保存在服务器上，在浏览器加载HTML文件时，会向</w:t>
      </w:r>
      <w:r w:rsidR="00441BF0">
        <w:rPr>
          <w:rFonts w:hint="eastAsia"/>
        </w:rPr>
        <w:t>服务器</w:t>
      </w:r>
      <w:r>
        <w:rPr>
          <w:rFonts w:hint="eastAsia"/>
        </w:rPr>
        <w:t>发送对JS脚本文件的请求，</w:t>
      </w:r>
      <w:r w:rsidR="00441BF0">
        <w:rPr>
          <w:rFonts w:hint="eastAsia"/>
        </w:rPr>
        <w:t>服务器会将JS文件返回给浏览器，从而切断了从外部改写JS脚本文件的途径，使得安全性得到了保障。再到后来，随着浏览器引擎技术，例如V</w:t>
      </w:r>
      <w:r w:rsidR="00441BF0">
        <w:t>8</w:t>
      </w:r>
      <w:r w:rsidR="00441BF0">
        <w:rPr>
          <w:rFonts w:hint="eastAsia"/>
        </w:rPr>
        <w:t>的发展，诞生了Node.</w:t>
      </w:r>
      <w:r w:rsidR="00441BF0">
        <w:t>js</w:t>
      </w:r>
      <w:r w:rsidR="00441BF0">
        <w:rPr>
          <w:rFonts w:hint="eastAsia"/>
        </w:rPr>
        <w:t>框架，由于其拥有事件驱动和异步IO等特性，JS也被用来编写服务器端的程序。</w:t>
      </w:r>
    </w:p>
    <w:p w14:paraId="36F14CA1" w14:textId="67628138" w:rsidR="00374BC5" w:rsidRDefault="00374BC5" w:rsidP="00080DDB">
      <w:pPr>
        <w:ind w:firstLine="420"/>
      </w:pPr>
      <w:r>
        <w:rPr>
          <w:rFonts w:hint="eastAsia"/>
        </w:rPr>
        <w:t>为了解决适配性问题，网景公司与欧洲计算机制造商协会推出了JS的新一代标准，ECMAScript</w:t>
      </w:r>
      <w:r>
        <w:t>6</w:t>
      </w:r>
      <w:r>
        <w:rPr>
          <w:rFonts w:hint="eastAsia"/>
        </w:rPr>
        <w:t>，简称为ES</w:t>
      </w:r>
      <w:r>
        <w:t>6</w:t>
      </w:r>
      <w:r>
        <w:rPr>
          <w:rFonts w:hint="eastAsia"/>
        </w:rPr>
        <w:t>，在这一版本之进行了大量优化与整合，使得JS变得更为现代化与人性化，添加了类和模块的语法，并且借鉴了Python风格的生成器和生成器表达式，箭头函数，promise和proxy功能，由于</w:t>
      </w:r>
      <w:r w:rsidR="003A5D93">
        <w:rPr>
          <w:rFonts w:hint="eastAsia"/>
        </w:rPr>
        <w:t>过多的</w:t>
      </w:r>
      <w:r w:rsidR="00080DDB">
        <w:rPr>
          <w:rFonts w:hint="eastAsia"/>
        </w:rPr>
        <w:t>“借鉴”</w:t>
      </w:r>
      <w:r w:rsidR="003A5D93">
        <w:rPr>
          <w:rFonts w:hint="eastAsia"/>
        </w:rPr>
        <w:t>，JS也广受批评，JS创始人调侃ES</w:t>
      </w:r>
      <w:r w:rsidR="003A5D93">
        <w:t>6</w:t>
      </w:r>
      <w:r w:rsidR="003A5D93">
        <w:rPr>
          <w:rFonts w:hint="eastAsia"/>
        </w:rPr>
        <w:t>为“成功的部分并不原创，原创的部分并不成功”。</w:t>
      </w:r>
    </w:p>
    <w:p w14:paraId="490436C2" w14:textId="539B913A" w:rsidR="00080DDB" w:rsidRPr="00920859" w:rsidRDefault="00080DDB" w:rsidP="00080DDB">
      <w:pPr>
        <w:ind w:firstLine="420"/>
        <w:rPr>
          <w:rFonts w:hint="eastAsia"/>
        </w:rPr>
      </w:pPr>
      <w:r>
        <w:rPr>
          <w:rFonts w:hint="eastAsia"/>
        </w:rPr>
        <w:t>在本次项目中会大量使用JS代码对网页效果以及图表状态进行控制，几乎所有的JS代码都为ES</w:t>
      </w:r>
      <w:r>
        <w:t>6</w:t>
      </w:r>
      <w:r>
        <w:rPr>
          <w:rFonts w:hint="eastAsia"/>
        </w:rPr>
        <w:t>标准，并且会引用许多JS第三方库，例如</w:t>
      </w:r>
      <w:r w:rsidR="00560D50">
        <w:t>jQuery</w:t>
      </w:r>
      <w:r>
        <w:rPr>
          <w:rFonts w:hint="eastAsia"/>
        </w:rPr>
        <w:t>，Echarts，flexible.</w:t>
      </w:r>
      <w:r>
        <w:t>js</w:t>
      </w:r>
      <w:r>
        <w:rPr>
          <w:rFonts w:hint="eastAsia"/>
        </w:rPr>
        <w:t>等。</w:t>
      </w:r>
    </w:p>
    <w:p w14:paraId="7B24D245" w14:textId="5E0E4770" w:rsidR="002D1DE7" w:rsidRDefault="002D1DE7" w:rsidP="002D1DE7">
      <w:pPr>
        <w:pStyle w:val="4"/>
      </w:pPr>
      <w:r>
        <w:rPr>
          <w:rFonts w:ascii="MS Gothic" w:eastAsia="MS Gothic" w:hAnsi="MS Gothic" w:cs="MS Gothic" w:hint="eastAsia"/>
        </w:rPr>
        <w:t>​</w:t>
      </w:r>
      <w:r>
        <w:t>1.1.4 Echarts与图表绘制</w:t>
      </w:r>
    </w:p>
    <w:p w14:paraId="64D77159" w14:textId="7D681F63" w:rsidR="00080DDB" w:rsidRDefault="00AC72AC" w:rsidP="00142297">
      <w:pPr>
        <w:ind w:firstLine="420"/>
      </w:pPr>
      <w:r>
        <w:rPr>
          <w:rFonts w:hint="eastAsia"/>
        </w:rPr>
        <w:t>Echarts是一个完全由JS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周洪斌&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周洪斌&lt;/author&gt;&lt;author&gt;陈立平&lt;/author&gt;&lt;author&gt;刘连浩&lt;/author&gt;&lt;/authors&gt;&lt;/contributors&gt;&lt;auth-address&gt;沙洲职业工学院;&lt;/auth-address&gt;&lt;titles&gt;&lt;title&gt;</w:instrText>
      </w:r>
      <w:r w:rsidR="004D5AD1">
        <w:rPr>
          <w:rFonts w:hint="eastAsia"/>
        </w:rPr>
        <w:instrText>基于</w:instrText>
      </w:r>
      <w:r w:rsidR="004D5AD1">
        <w:instrText>ECharts的数据可视化应用&lt;/title&gt;&lt;secondary-title&gt;沙洲职业工学院学报&lt;/secondary-title&gt;&lt;/titles&gt;&lt;periodical&gt;&lt;full-title&gt;沙洲职业工学院学报&lt;/full-title&gt;&lt;/periodical&gt;&lt;pages&gt;3-9&lt;/pages&gt;&lt;volume&gt;24&lt;/volume&gt;&lt;number&gt;01&lt;/number&gt;&lt;keywords&gt;&lt;keyword&gt;ECharts&lt;/keyword&gt;&lt;keyword&gt;pyecharts&lt;/keyword&gt;&lt;keyword&gt;数据可视化&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Echarts最初由百度编写完成，并在2</w:t>
      </w:r>
      <w:r>
        <w:t>018</w:t>
      </w:r>
      <w:r>
        <w:rPr>
          <w:rFonts w:hint="eastAsia"/>
        </w:rPr>
        <w:t>年并入Apache基金会。Echarts的适应性很强，可以在大多数主流浏览器完美运行。</w:t>
      </w:r>
    </w:p>
    <w:p w14:paraId="61EE57F9" w14:textId="45528A4C" w:rsidR="00AC72AC" w:rsidRDefault="00AC72AC" w:rsidP="00142297">
      <w:pPr>
        <w:ind w:firstLine="420"/>
      </w:pPr>
      <w:r>
        <w:rPr>
          <w:rFonts w:hint="eastAsia"/>
        </w:rPr>
        <w:t>Echarts内置了各种常用于统计分析的图表，例如柱状图，折线图，散点图等等，还支持更多的复杂图表，如漏斗图，地图等等。</w:t>
      </w:r>
    </w:p>
    <w:p w14:paraId="0A904DB2" w14:textId="4F7D1C39" w:rsidR="00AC72AC" w:rsidRDefault="00AC72AC" w:rsidP="00142297">
      <w:pPr>
        <w:ind w:firstLine="420"/>
      </w:pPr>
      <w:r>
        <w:rPr>
          <w:rFonts w:hint="eastAsia"/>
        </w:rPr>
        <w:t>在使用Echarts包时，需要先下载Echarts源码或者使用经过CDN加速</w:t>
      </w:r>
      <w:r w:rsidR="00560D50">
        <w:rPr>
          <w:rFonts w:hint="eastAsia"/>
        </w:rPr>
        <w:t>技术处理过后的链接在线引入，本项目采取提前下载源码本地引入的方法。另外一点需要注意的是，如果项</w:t>
      </w:r>
      <w:r w:rsidR="00560D50">
        <w:rPr>
          <w:rFonts w:hint="eastAsia"/>
        </w:rPr>
        <w:lastRenderedPageBreak/>
        <w:t>目中使用了中国地图模块，则需要在引入Echarts之前，先引入China.</w:t>
      </w:r>
      <w:r w:rsidR="00560D50">
        <w:t>js</w:t>
      </w:r>
      <w:r w:rsidR="00560D50">
        <w:rPr>
          <w:rFonts w:hint="eastAsia"/>
        </w:rPr>
        <w:t>文件</w:t>
      </w:r>
      <w:r w:rsidR="00142297">
        <w:rPr>
          <w:rFonts w:hint="eastAsia"/>
        </w:rPr>
        <w:t>，这是因为为了简化Echarts文件的体积，一些数据文件被分割出去独立成一个文件，这其中就包括世界上各个国家的地图信息。</w:t>
      </w:r>
    </w:p>
    <w:p w14:paraId="0DB0969E" w14:textId="32D7FE75" w:rsidR="00142297" w:rsidRDefault="000936D6" w:rsidP="004D3E9C">
      <w:pPr>
        <w:ind w:firstLine="420"/>
      </w:pPr>
      <w:r>
        <w:rPr>
          <w:rFonts w:hint="eastAsia"/>
        </w:rPr>
        <w:t>Echarts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JS对象所控制的，每一个键值对会对图表的某一个属性进行控制，如x轴，y轴，标题，颜色等等。在按照规则将这个JS对象编写完成后，需要将这个对象与图</w:t>
      </w:r>
      <w:r w:rsidR="0067179C">
        <w:rPr>
          <w:rFonts w:hint="eastAsia"/>
        </w:rPr>
        <w:t>表</w:t>
      </w:r>
      <w:r w:rsidR="00635CD9">
        <w:rPr>
          <w:rFonts w:hint="eastAsia"/>
        </w:rPr>
        <w:t>实体相关联，如下代码所示。</w:t>
      </w:r>
    </w:p>
    <w:p w14:paraId="5F841B4C" w14:textId="59CCCE04" w:rsidR="0067179C" w:rsidRPr="0067179C" w:rsidRDefault="0067179C" w:rsidP="00ED688B">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A626A4"/>
          <w:kern w:val="0"/>
          <w:szCs w:val="21"/>
        </w:rPr>
        <w:t>let</w:t>
      </w:r>
      <w:r w:rsidRPr="0067179C">
        <w:rPr>
          <w:rFonts w:ascii="Consolas" w:eastAsia="宋体" w:hAnsi="Consolas" w:cs="宋体"/>
          <w:color w:val="5C5C5C"/>
          <w:kern w:val="0"/>
          <w:szCs w:val="21"/>
        </w:rPr>
        <w:t> my_chart = echarts.init(</w:t>
      </w:r>
      <w:r w:rsidRPr="0067179C">
        <w:rPr>
          <w:rFonts w:ascii="Consolas" w:eastAsia="宋体" w:hAnsi="Consolas" w:cs="宋体"/>
          <w:color w:val="C18401"/>
          <w:kern w:val="0"/>
          <w:szCs w:val="21"/>
        </w:rPr>
        <w:t>document</w:t>
      </w:r>
      <w:r w:rsidRPr="0067179C">
        <w:rPr>
          <w:rFonts w:ascii="Consolas" w:eastAsia="宋体" w:hAnsi="Consolas" w:cs="宋体"/>
          <w:color w:val="5C5C5C"/>
          <w:kern w:val="0"/>
          <w:szCs w:val="21"/>
        </w:rPr>
        <w:t>.querySelector(</w:t>
      </w:r>
      <w:r w:rsidRPr="0067179C">
        <w:rPr>
          <w:rFonts w:ascii="Consolas" w:eastAsia="宋体" w:hAnsi="Consolas" w:cs="宋体"/>
          <w:color w:val="50A14F"/>
          <w:kern w:val="0"/>
          <w:szCs w:val="21"/>
        </w:rPr>
        <w:t>".bar"</w:t>
      </w:r>
      <w:r w:rsidRPr="0067179C">
        <w:rPr>
          <w:rFonts w:ascii="Consolas" w:eastAsia="宋体" w:hAnsi="Consolas" w:cs="宋体"/>
          <w:color w:val="5C5C5C"/>
          <w:kern w:val="0"/>
          <w:szCs w:val="21"/>
        </w:rPr>
        <w:t>)</w:t>
      </w:r>
      <w:r>
        <w:rPr>
          <w:rFonts w:ascii="Consolas" w:eastAsia="宋体" w:hAnsi="Consolas" w:cs="宋体" w:hint="eastAsia"/>
          <w:color w:val="5C5C5C"/>
          <w:kern w:val="0"/>
          <w:szCs w:val="21"/>
        </w:rPr>
        <w:t>)</w:t>
      </w:r>
    </w:p>
    <w:p w14:paraId="6A1816A3"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A626A4"/>
          <w:kern w:val="0"/>
          <w:szCs w:val="21"/>
        </w:rPr>
        <w:t>let</w:t>
      </w:r>
      <w:r w:rsidRPr="0067179C">
        <w:rPr>
          <w:rFonts w:ascii="Consolas" w:eastAsia="宋体" w:hAnsi="Consolas" w:cs="宋体"/>
          <w:color w:val="5C5C5C"/>
          <w:kern w:val="0"/>
          <w:szCs w:val="21"/>
        </w:rPr>
        <w:t> my_option = {</w:t>
      </w:r>
    </w:p>
    <w:p w14:paraId="392957DD"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xAxis: {</w:t>
      </w:r>
    </w:p>
    <w:p w14:paraId="021C7B4D"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r w:rsidRPr="0067179C">
        <w:rPr>
          <w:rFonts w:ascii="Consolas" w:eastAsia="宋体" w:hAnsi="Consolas" w:cs="宋体"/>
          <w:color w:val="A626A4"/>
          <w:kern w:val="0"/>
          <w:szCs w:val="21"/>
        </w:rPr>
        <w:t>type</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category'</w:t>
      </w:r>
      <w:r w:rsidRPr="0067179C">
        <w:rPr>
          <w:rFonts w:ascii="Consolas" w:eastAsia="宋体" w:hAnsi="Consolas" w:cs="宋体"/>
          <w:color w:val="5C5C5C"/>
          <w:kern w:val="0"/>
          <w:szCs w:val="21"/>
        </w:rPr>
        <w:t>,</w:t>
      </w:r>
    </w:p>
    <w:p w14:paraId="19B2ED6D"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data: [</w:t>
      </w:r>
      <w:r w:rsidRPr="0067179C">
        <w:rPr>
          <w:rFonts w:ascii="Consolas" w:eastAsia="宋体" w:hAnsi="Consolas" w:cs="宋体"/>
          <w:color w:val="50A14F"/>
          <w:kern w:val="0"/>
          <w:szCs w:val="21"/>
        </w:rPr>
        <w:t>'Mon'</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Tue'</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Wed'</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Thu'</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Fri'</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Sat'</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Sun'</w:t>
      </w:r>
      <w:r w:rsidRPr="0067179C">
        <w:rPr>
          <w:rFonts w:ascii="Consolas" w:eastAsia="宋体" w:hAnsi="Consolas" w:cs="宋体"/>
          <w:color w:val="5C5C5C"/>
          <w:kern w:val="0"/>
          <w:szCs w:val="21"/>
        </w:rPr>
        <w:t>]</w:t>
      </w:r>
    </w:p>
    <w:p w14:paraId="004B27C6"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p>
    <w:p w14:paraId="5E4191BF"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yAxis: {</w:t>
      </w:r>
    </w:p>
    <w:p w14:paraId="14813CC9"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r w:rsidRPr="0067179C">
        <w:rPr>
          <w:rFonts w:ascii="Consolas" w:eastAsia="宋体" w:hAnsi="Consolas" w:cs="宋体"/>
          <w:color w:val="A626A4"/>
          <w:kern w:val="0"/>
          <w:szCs w:val="21"/>
        </w:rPr>
        <w:t>type</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value'</w:t>
      </w:r>
    </w:p>
    <w:p w14:paraId="3D059834"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p>
    <w:p w14:paraId="1AACCAAD"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series: [</w:t>
      </w:r>
    </w:p>
    <w:p w14:paraId="71E802C5"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p>
    <w:p w14:paraId="6CBF3B0C"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data: [</w:t>
      </w:r>
      <w:r w:rsidRPr="0067179C">
        <w:rPr>
          <w:rFonts w:ascii="Consolas" w:eastAsia="宋体" w:hAnsi="Consolas" w:cs="宋体"/>
          <w:color w:val="986801"/>
          <w:kern w:val="0"/>
          <w:szCs w:val="21"/>
        </w:rPr>
        <w:t>12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20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15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8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7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110</w:t>
      </w:r>
      <w:r w:rsidRPr="0067179C">
        <w:rPr>
          <w:rFonts w:ascii="Consolas" w:eastAsia="宋体" w:hAnsi="Consolas" w:cs="宋体"/>
          <w:color w:val="5C5C5C"/>
          <w:kern w:val="0"/>
          <w:szCs w:val="21"/>
        </w:rPr>
        <w:t>, </w:t>
      </w:r>
      <w:r w:rsidRPr="0067179C">
        <w:rPr>
          <w:rFonts w:ascii="Consolas" w:eastAsia="宋体" w:hAnsi="Consolas" w:cs="宋体"/>
          <w:color w:val="986801"/>
          <w:kern w:val="0"/>
          <w:szCs w:val="21"/>
        </w:rPr>
        <w:t>130</w:t>
      </w:r>
      <w:r w:rsidRPr="0067179C">
        <w:rPr>
          <w:rFonts w:ascii="Consolas" w:eastAsia="宋体" w:hAnsi="Consolas" w:cs="宋体"/>
          <w:color w:val="5C5C5C"/>
          <w:kern w:val="0"/>
          <w:szCs w:val="21"/>
        </w:rPr>
        <w:t>],</w:t>
      </w:r>
    </w:p>
    <w:p w14:paraId="7F492262"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r w:rsidRPr="0067179C">
        <w:rPr>
          <w:rFonts w:ascii="Consolas" w:eastAsia="宋体" w:hAnsi="Consolas" w:cs="宋体"/>
          <w:color w:val="A626A4"/>
          <w:kern w:val="0"/>
          <w:szCs w:val="21"/>
        </w:rPr>
        <w:t>type</w:t>
      </w:r>
      <w:r w:rsidRPr="0067179C">
        <w:rPr>
          <w:rFonts w:ascii="Consolas" w:eastAsia="宋体" w:hAnsi="Consolas" w:cs="宋体"/>
          <w:color w:val="5C5C5C"/>
          <w:kern w:val="0"/>
          <w:szCs w:val="21"/>
        </w:rPr>
        <w:t>: </w:t>
      </w:r>
      <w:r w:rsidRPr="0067179C">
        <w:rPr>
          <w:rFonts w:ascii="Consolas" w:eastAsia="宋体" w:hAnsi="Consolas" w:cs="宋体"/>
          <w:color w:val="50A14F"/>
          <w:kern w:val="0"/>
          <w:szCs w:val="21"/>
        </w:rPr>
        <w:t>'bar'</w:t>
      </w:r>
    </w:p>
    <w:p w14:paraId="33B90084"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p>
    <w:p w14:paraId="5B55859E" w14:textId="77777777"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  ]</w:t>
      </w:r>
    </w:p>
    <w:p w14:paraId="7AF3EB0B" w14:textId="77777777" w:rsidR="0067179C" w:rsidRPr="0067179C" w:rsidRDefault="0067179C" w:rsidP="0067179C">
      <w:pPr>
        <w:widowControl/>
        <w:numPr>
          <w:ilvl w:val="0"/>
          <w:numId w:val="3"/>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w:t>
      </w:r>
    </w:p>
    <w:p w14:paraId="7A8CED5E" w14:textId="371A98C0" w:rsidR="0067179C" w:rsidRPr="0067179C" w:rsidRDefault="0067179C" w:rsidP="0067179C">
      <w:pPr>
        <w:widowControl/>
        <w:numPr>
          <w:ilvl w:val="0"/>
          <w:numId w:val="3"/>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67179C">
        <w:rPr>
          <w:rFonts w:ascii="Consolas" w:eastAsia="宋体" w:hAnsi="Consolas" w:cs="宋体"/>
          <w:color w:val="5C5C5C"/>
          <w:kern w:val="0"/>
          <w:szCs w:val="21"/>
        </w:rPr>
        <w:t>my_chart.setOption(my_option)</w:t>
      </w:r>
      <w:r>
        <w:rPr>
          <w:rFonts w:ascii="Consolas" w:eastAsia="宋体" w:hAnsi="Consolas" w:cs="宋体" w:hint="eastAsia"/>
          <w:color w:val="5C5C5C"/>
          <w:kern w:val="0"/>
          <w:szCs w:val="21"/>
        </w:rPr>
        <w:t>；</w:t>
      </w:r>
    </w:p>
    <w:p w14:paraId="654D26C5" w14:textId="25A04276" w:rsidR="00635CD9" w:rsidRPr="0067179C" w:rsidRDefault="0067179C" w:rsidP="00080DDB">
      <w:pPr>
        <w:rPr>
          <w:rFonts w:hint="eastAsia"/>
        </w:rPr>
      </w:pPr>
      <w:r>
        <w:rPr>
          <w:rFonts w:hint="eastAsia"/>
        </w:rPr>
        <w:t>值得注意的一点是，</w:t>
      </w:r>
      <w:r w:rsidR="00ED688B">
        <w:rPr>
          <w:rFonts w:hint="eastAsia"/>
        </w:rPr>
        <w:t>在将图表与HTML中的盒子关联时，HTML中的那个盒子必须拥有确定的宽高，这个宽高可以是CSS中指定的宽高，也可以是flex布局自动推断的宽高，并且由JS类选择器选择到的盒子只能是单一的一个盒子，而不能是一组盒子。</w:t>
      </w:r>
    </w:p>
    <w:p w14:paraId="767A254B" w14:textId="6E9A9186" w:rsidR="002D1DE7" w:rsidRPr="002D1DE7" w:rsidRDefault="002D1DE7" w:rsidP="009353CA">
      <w:pPr>
        <w:pStyle w:val="3"/>
        <w:ind w:left="590" w:hanging="590"/>
      </w:pPr>
      <w:r>
        <w:t>1.2  基于</w:t>
      </w:r>
      <w:r w:rsidR="00EA1FF5">
        <w:rPr>
          <w:rFonts w:hint="eastAsia"/>
        </w:rPr>
        <w:t>P</w:t>
      </w:r>
      <w:r>
        <w:t>ython的Django框架概述</w:t>
      </w:r>
    </w:p>
    <w:p w14:paraId="58B3F4CC" w14:textId="7AD7D245" w:rsidR="002D1DE7" w:rsidRDefault="002D1DE7" w:rsidP="002D1DE7">
      <w:pPr>
        <w:pStyle w:val="4"/>
      </w:pPr>
      <w:r>
        <w:rPr>
          <w:rFonts w:ascii="MS Gothic" w:eastAsia="MS Gothic" w:hAnsi="MS Gothic" w:cs="MS Gothic" w:hint="eastAsia"/>
        </w:rPr>
        <w:t>​</w:t>
      </w:r>
      <w:r>
        <w:t>1.2.1 Django技术简介</w:t>
      </w:r>
    </w:p>
    <w:p w14:paraId="44AA8DCA" w14:textId="6E6344EF" w:rsidR="00080DDB" w:rsidRDefault="00DC5E98" w:rsidP="004D3E9C">
      <w:pPr>
        <w:ind w:firstLine="420"/>
      </w:pPr>
      <w:r>
        <w:rPr>
          <w:rFonts w:hint="eastAsia"/>
        </w:rPr>
        <w:t>Django是一个基于Python语言开发的包，是一个专门用于</w:t>
      </w:r>
      <w:r w:rsidR="00F71058">
        <w:rPr>
          <w:rFonts w:hint="eastAsia"/>
        </w:rPr>
        <w:t>快速开发可用的网站的WEB框架，它具有实用、简介、安全的特性。Django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邱红丽&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邱红丽&lt;/author&gt;&lt;author&gt;张舒雅&lt;/author&gt;&lt;/authors&gt;&lt;/contributors&gt;&lt;auth-address&gt;河南质量工程职业学院;&lt;/auth-address&gt;&lt;titles&gt;&lt;title&gt;基于Django框架的web项目开</w:instrText>
      </w:r>
      <w:r w:rsidR="004D5AD1">
        <w:rPr>
          <w:rFonts w:hint="eastAsia"/>
        </w:rPr>
        <w:instrText>发研究</w:instrText>
      </w:r>
      <w:r w:rsidR="004D5AD1">
        <w:instrText>&lt;/title&gt;&lt;secondary-title&gt;科学技术创新&lt;/secondary-title&gt;&lt;/titles&gt;&lt;periodical&gt;&lt;full-title&gt;科学技术创新&lt;/full-title&gt;&lt;/periodical&gt;&lt;pages&gt;97-98&lt;/pages&gt;&lt;number&gt;27&lt;/number&gt;&lt;keywords&gt;&lt;keyword&gt;Django&lt;/keyword&gt;&lt;keyword&gt;Python&lt;/keyword&gt;&lt;keyword&gt;Web项目&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7EB1D892" w:rsidR="00607702" w:rsidRPr="00080DDB" w:rsidRDefault="00607702" w:rsidP="004D5AD1">
      <w:pPr>
        <w:ind w:firstLine="420"/>
        <w:rPr>
          <w:rFonts w:hint="eastAsia"/>
        </w:rPr>
      </w:pPr>
      <w:r>
        <w:rPr>
          <w:rFonts w:hint="eastAsia"/>
        </w:rPr>
        <w:t>本项目的后端部分完全由Django构造，使用Django有诸多好处，对于开发者来说，最突出的一个</w:t>
      </w:r>
      <w:r w:rsidR="00825CB3">
        <w:rPr>
          <w:rFonts w:hint="eastAsia"/>
        </w:rPr>
        <w:t>优点</w:t>
      </w:r>
      <w:r>
        <w:rPr>
          <w:rFonts w:hint="eastAsia"/>
        </w:rPr>
        <w:t>便是Django拥有十分庞大的社区</w:t>
      </w:r>
      <w:r w:rsidR="00825CB3">
        <w:rPr>
          <w:rFonts w:hint="eastAsia"/>
        </w:rPr>
        <w:t>。</w:t>
      </w:r>
      <w:r>
        <w:rPr>
          <w:rFonts w:hint="eastAsia"/>
        </w:rPr>
        <w:t>得益于Python语言的火热，基于Python的</w:t>
      </w:r>
      <w:r>
        <w:t>D</w:t>
      </w:r>
      <w:r>
        <w:rPr>
          <w:rFonts w:hint="eastAsia"/>
        </w:rPr>
        <w:t>j</w:t>
      </w:r>
      <w:r>
        <w:t>ango</w:t>
      </w:r>
      <w:r>
        <w:rPr>
          <w:rFonts w:hint="eastAsia"/>
        </w:rPr>
        <w:t>框架也受到了很多人的欢迎，在网络上有丰富的关于D</w:t>
      </w:r>
      <w:r>
        <w:t>jango</w:t>
      </w:r>
      <w:r>
        <w:rPr>
          <w:rFonts w:hint="eastAsia"/>
        </w:rPr>
        <w:t>的文档，</w:t>
      </w:r>
      <w:r w:rsidR="00825CB3">
        <w:rPr>
          <w:rFonts w:hint="eastAsia"/>
        </w:rPr>
        <w:t>在著名的编程交流平台StackOverflow上，关于Django的问答也很多，这意味着在使用Django中出现的问题大概率可以得到有效的解决。并且，由于Python良好的可移植性，Django也可以在多种操作系统中正常运行，这使我可以在</w:t>
      </w:r>
      <w:r w:rsidR="004D3E9C">
        <w:rPr>
          <w:rFonts w:hint="eastAsia"/>
        </w:rPr>
        <w:t>W</w:t>
      </w:r>
      <w:r w:rsidR="00825CB3">
        <w:rPr>
          <w:rFonts w:hint="eastAsia"/>
        </w:rPr>
        <w:t>indows下编写和测试，最后将代码移植到Linux服务器中。</w:t>
      </w:r>
    </w:p>
    <w:p w14:paraId="7BF3A4A8" w14:textId="62345E76" w:rsidR="002D1DE7" w:rsidRDefault="002D1DE7" w:rsidP="002D1DE7">
      <w:pPr>
        <w:pStyle w:val="4"/>
      </w:pPr>
      <w:r>
        <w:rPr>
          <w:rFonts w:ascii="MS Gothic" w:eastAsia="MS Gothic" w:hAnsi="MS Gothic" w:cs="MS Gothic" w:hint="eastAsia"/>
        </w:rPr>
        <w:lastRenderedPageBreak/>
        <w:t>​</w:t>
      </w:r>
      <w:r>
        <w:t>1.2.2 Django项目结构</w:t>
      </w:r>
    </w:p>
    <w:p w14:paraId="0E18CF3A" w14:textId="6AD919B1" w:rsidR="00825CB3" w:rsidRDefault="00E45F1B" w:rsidP="00741A06">
      <w:pPr>
        <w:ind w:firstLine="420"/>
      </w:pPr>
      <w:r>
        <w:rPr>
          <w:rFonts w:hint="eastAsia"/>
        </w:rPr>
        <w:t>Django把一个网站的所有内容称作一个project</w:t>
      </w:r>
      <w:r w:rsidR="004D3E9C">
        <w:rPr>
          <w:rFonts w:hint="eastAsia"/>
        </w:rPr>
        <w:t>，每一个模块称作app，这里的一个模块可以是单独的一个网页，也可以是一系列相关联的网页。</w:t>
      </w:r>
    </w:p>
    <w:p w14:paraId="54BFA985" w14:textId="78FF9A41" w:rsidR="00D81DC0" w:rsidRDefault="00D74724" w:rsidP="00A9355E">
      <w:pPr>
        <w:ind w:firstLine="420"/>
      </w:pPr>
      <w:r>
        <w:rPr>
          <w:rFonts w:hint="eastAsia"/>
        </w:rPr>
        <w:t>每一个Django项目的根目录都会有一个manage</w:t>
      </w:r>
      <w:r>
        <w:t>.py</w:t>
      </w:r>
      <w:r>
        <w:rPr>
          <w:rFonts w:hint="eastAsia"/>
        </w:rPr>
        <w:t>文件，这个文件是用来管理任务的文件，也是Django程序的入口，在完成全部代码的编写之后，将会从这个文件开始执行，从而创建出一个网站。</w:t>
      </w:r>
      <w:r w:rsidR="00D81DC0">
        <w:rPr>
          <w:rFonts w:hint="eastAsia"/>
        </w:rPr>
        <w:t>除此之外，manage.</w:t>
      </w:r>
      <w:r w:rsidR="00D81DC0">
        <w:t>py</w:t>
      </w:r>
      <w:r w:rsidR="00D81DC0">
        <w:rPr>
          <w:rFonts w:hint="eastAsia"/>
        </w:rPr>
        <w:t>还会将项目的包放在sys</w:t>
      </w:r>
      <w:r w:rsidR="00D81DC0">
        <w:t>.path</w:t>
      </w:r>
      <w:r w:rsidR="00D81DC0">
        <w:rPr>
          <w:rFonts w:hint="eastAsia"/>
        </w:rPr>
        <w:t>中，它将DJANGO_</w:t>
      </w:r>
      <w:r w:rsidR="00D81DC0">
        <w:t>SETTINGS_MODULE</w:t>
      </w:r>
      <w:r w:rsidR="00D81DC0">
        <w:rPr>
          <w:rFonts w:hint="eastAsia"/>
        </w:rPr>
        <w:t>环境变量设置为了setting.</w:t>
      </w:r>
      <w:r w:rsidR="00D81DC0">
        <w:t>py</w:t>
      </w:r>
      <w:r w:rsidR="00D81DC0">
        <w:rPr>
          <w:rFonts w:hint="eastAsia"/>
        </w:rPr>
        <w:t>文件的文件位置。</w:t>
      </w:r>
    </w:p>
    <w:p w14:paraId="00CDAF98" w14:textId="621BD49C" w:rsidR="00D81DC0" w:rsidRPr="00825CB3" w:rsidRDefault="00D81DC0" w:rsidP="00741A06">
      <w:pPr>
        <w:ind w:firstLine="420"/>
        <w:rPr>
          <w:rFonts w:hint="eastAsia"/>
        </w:rPr>
      </w:pPr>
      <w:r>
        <w:rPr>
          <w:rFonts w:hint="eastAsia"/>
        </w:rPr>
        <w:t>在刚刚创建好的Django中就已经存在一个app，它的名字与项目的名字一致，它代表了一个默认网页，也就是在初次启动</w:t>
      </w:r>
      <w:r w:rsidR="00501568">
        <w:rPr>
          <w:rFonts w:hint="eastAsia"/>
        </w:rPr>
        <w:t>Django后，通过IP:PORT访问这个项目时会展示的一个默认界面，界面的内容是Django默认的一个页面，我们一般不使用这个界面。在此文件夹下，有一个名为urls</w:t>
      </w:r>
      <w:r w:rsidR="00501568">
        <w:t>.py</w:t>
      </w:r>
      <w:r w:rsidR="00501568">
        <w:rPr>
          <w:rFonts w:hint="eastAsia"/>
        </w:rPr>
        <w:t>的文件，可以在此处修改默认路由，一般会把默认路由设置为导向我们后来新创建的一个app。在此文件夹之下，还有一个重要的文件，名叫settings</w:t>
      </w:r>
      <w:r w:rsidR="00501568">
        <w:t>.py</w:t>
      </w:r>
      <w:r w:rsidR="00501568">
        <w:rPr>
          <w:rFonts w:hint="eastAsia"/>
        </w:rPr>
        <w:t>，</w:t>
      </w:r>
      <w:r w:rsidR="00741A06">
        <w:rPr>
          <w:rFonts w:hint="eastAsia"/>
        </w:rPr>
        <w:t>关于网站的一些重要的配置都在这里进行，例如主机过滤、app注册、模板配置、数据库配置、wsgi配置、静态资源位置等等。</w:t>
      </w:r>
    </w:p>
    <w:p w14:paraId="3035D5A7" w14:textId="594801C0" w:rsidR="002D1DE7" w:rsidRDefault="002D1DE7" w:rsidP="002D1DE7">
      <w:pPr>
        <w:pStyle w:val="4"/>
      </w:pPr>
      <w:r>
        <w:rPr>
          <w:rFonts w:ascii="MS Gothic" w:eastAsia="MS Gothic" w:hAnsi="MS Gothic" w:cs="MS Gothic" w:hint="eastAsia"/>
        </w:rPr>
        <w:t>​</w:t>
      </w:r>
      <w:r>
        <w:t>1.2.3 Django的使用与配置</w:t>
      </w:r>
    </w:p>
    <w:p w14:paraId="70C5BC0E" w14:textId="39ECDE1F" w:rsidR="008D7449" w:rsidRDefault="008D7449" w:rsidP="00BF0D4D">
      <w:pPr>
        <w:ind w:firstLine="420"/>
      </w:pPr>
      <w:r>
        <w:rPr>
          <w:rFonts w:hint="eastAsia"/>
        </w:rPr>
        <w:t>在使用Django框架之前，应该先安装好python，并且任意合适的编辑器，我选择的是vscode，全都准备好并且确定python所在位置在环境变量的PATH中之后，就可以打开命令行（可以是</w:t>
      </w:r>
      <w:r>
        <w:t>PowerShell</w:t>
      </w:r>
      <w:r>
        <w:rPr>
          <w:rFonts w:hint="eastAsia"/>
        </w:rPr>
        <w:t>，也可以是cmd），输入命令“pip</w:t>
      </w:r>
      <w:r>
        <w:t xml:space="preserve"> </w:t>
      </w:r>
      <w:r>
        <w:rPr>
          <w:rFonts w:hint="eastAsia"/>
        </w:rPr>
        <w:t>install</w:t>
      </w:r>
      <w:r>
        <w:t xml:space="preserve"> </w:t>
      </w:r>
      <w:r>
        <w:rPr>
          <w:rFonts w:hint="eastAsia"/>
        </w:rPr>
        <w:t>django”下载</w:t>
      </w:r>
      <w:r w:rsidR="00515B8D">
        <w:rPr>
          <w:rFonts w:hint="eastAsia"/>
        </w:rPr>
        <w:t>D</w:t>
      </w:r>
      <w:r>
        <w:rPr>
          <w:rFonts w:hint="eastAsia"/>
        </w:rPr>
        <w:t>jango。</w:t>
      </w:r>
      <w:r w:rsidR="00515B8D">
        <w:rPr>
          <w:rFonts w:hint="eastAsia"/>
        </w:rPr>
        <w:t>下载完成后输入“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741A06">
      <w:r>
        <w:rPr>
          <w:rFonts w:hint="eastAsia"/>
        </w:rPr>
        <w:t>创建好项目之后，进入项目文件夹，在文件夹内打开命令行，运行“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app的名字，运行完毕之后，会出现一个名为</w:t>
      </w:r>
      <w:r w:rsidR="00BF0D4D">
        <w:rPr>
          <w:rFonts w:hint="eastAsia"/>
        </w:rPr>
        <w:t>xxapp</w:t>
      </w:r>
      <w:r>
        <w:rPr>
          <w:rFonts w:hint="eastAsia"/>
        </w:rPr>
        <w:t>的文件夹，在编写这个app之前，需要打开</w:t>
      </w:r>
      <w:r w:rsidR="00BF0D4D">
        <w:rPr>
          <w:rFonts w:hint="eastAsia"/>
        </w:rPr>
        <w:t>xxxx</w:t>
      </w:r>
      <w:r>
        <w:rPr>
          <w:rFonts w:hint="eastAsia"/>
        </w:rPr>
        <w:t>文件夹之下的urls</w:t>
      </w:r>
      <w:r>
        <w:t>.py</w:t>
      </w:r>
      <w:r>
        <w:rPr>
          <w:rFonts w:hint="eastAsia"/>
        </w:rPr>
        <w:t>文件，在urlpatterns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include模块，这个模块在django.</w:t>
      </w:r>
      <w:r>
        <w:t>urls</w:t>
      </w:r>
      <w:r>
        <w:rPr>
          <w:rFonts w:hint="eastAsia"/>
        </w:rPr>
        <w:t>内</w:t>
      </w:r>
      <w:r w:rsidR="00BF0D4D">
        <w:rPr>
          <w:rFonts w:hint="eastAsia"/>
        </w:rPr>
        <w:t>。</w:t>
      </w:r>
    </w:p>
    <w:p w14:paraId="5CE06D4E" w14:textId="280BB1BA" w:rsidR="00BF0D4D" w:rsidRDefault="00BF0D4D" w:rsidP="00BF0D4D">
      <w:pPr>
        <w:ind w:firstLine="420"/>
      </w:pPr>
      <w:r>
        <w:rPr>
          <w:rFonts w:hint="eastAsia"/>
        </w:rPr>
        <w:t>更改完urls之后，还需要将新建app进行注册操作，需要进入settings</w:t>
      </w:r>
      <w:r>
        <w:t>.py</w:t>
      </w:r>
      <w:r>
        <w:rPr>
          <w:rFonts w:hint="eastAsia"/>
        </w:rPr>
        <w:t>文件，找到INSTALLED_</w:t>
      </w:r>
      <w:r>
        <w:t>APPS</w:t>
      </w:r>
      <w:r>
        <w:rPr>
          <w:rFonts w:hint="eastAsia"/>
        </w:rPr>
        <w:t>列表，将新建的app名字追加进去。这样就初步完成了一个新app的创建、路由更改与注册。</w:t>
      </w:r>
    </w:p>
    <w:p w14:paraId="130BCD44" w14:textId="1384D836" w:rsidR="00BF344F" w:rsidRPr="00741A06" w:rsidRDefault="000752EB" w:rsidP="00BF344F">
      <w:pPr>
        <w:ind w:firstLine="420"/>
        <w:rPr>
          <w:rFonts w:hint="eastAsia"/>
        </w:rPr>
      </w:pPr>
      <w:r>
        <w:rPr>
          <w:rFonts w:hint="eastAsia"/>
        </w:rPr>
        <w:t>完成上述工作之后，项目还不能正常工作，还需要进入新建的app的文件夹，在app目录下的ur</w:t>
      </w:r>
      <w:r>
        <w:t>ls</w:t>
      </w:r>
      <w:r>
        <w:rPr>
          <w:rFonts w:hint="eastAsia"/>
        </w:rPr>
        <w:t>.</w:t>
      </w:r>
      <w:r>
        <w:t>py</w:t>
      </w:r>
      <w:r>
        <w:rPr>
          <w:rFonts w:hint="eastAsia"/>
        </w:rPr>
        <w:t>内，找到urlptterns列表，写入“path</w:t>
      </w:r>
      <w:r>
        <w:t>(‘para’,view.func,name=’func’)</w:t>
      </w:r>
      <w:r>
        <w:rPr>
          <w:rFonts w:hint="eastAsia"/>
        </w:rPr>
        <w:t>”，这意味着如果用户访问了IP</w:t>
      </w:r>
      <w:r>
        <w:t>:PORT\</w:t>
      </w:r>
      <w:r w:rsidR="00BF344F">
        <w:t xml:space="preserve">para </w:t>
      </w:r>
      <w:r w:rsidR="00BF344F">
        <w:rPr>
          <w:rFonts w:hint="eastAsia"/>
        </w:rPr>
        <w:t>路径，将会转到view</w:t>
      </w:r>
      <w:r w:rsidR="00BF344F">
        <w:t>.py</w:t>
      </w:r>
      <w:r w:rsidR="00BF344F">
        <w:rPr>
          <w:rFonts w:hint="eastAsia"/>
        </w:rPr>
        <w:t>文件下的func方法进行处理。这时进入view</w:t>
      </w:r>
      <w:r w:rsidR="00BF344F">
        <w:t>.py</w:t>
      </w:r>
      <w:r w:rsidR="00BF344F">
        <w:rPr>
          <w:rFonts w:hint="eastAsia"/>
        </w:rPr>
        <w:t>文件创建名为func的函数，该函数接收一个参数，一般命名为request，它是浏览器在请求时发送的http请求参数，在这个函数体内部，可以对要返回的数据进行一定的处理或者是逻辑控制，最后通过return</w:t>
      </w:r>
      <w:r w:rsidR="00BF344F">
        <w:t xml:space="preserve"> </w:t>
      </w:r>
      <w:r w:rsidR="00BF344F">
        <w:rPr>
          <w:rFonts w:hint="eastAsia"/>
        </w:rPr>
        <w:t>返回经过render方法处理后的HTML文件（render方法需要在文件头部引入，它在django.shortcuts内部）</w:t>
      </w:r>
      <w:r w:rsidR="00114EF7">
        <w:rPr>
          <w:rFonts w:hint="eastAsia"/>
        </w:rPr>
        <w:t>。这样，在浏览器上输入正确的网址之后，就会看到</w:t>
      </w:r>
      <w:r w:rsidR="002A62DA">
        <w:rPr>
          <w:rFonts w:hint="eastAsia"/>
        </w:rPr>
        <w:t>浏览器将</w:t>
      </w:r>
      <w:r w:rsidR="00114EF7">
        <w:rPr>
          <w:rFonts w:hint="eastAsia"/>
        </w:rPr>
        <w:t>返回的HTML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1871A361" w14:textId="5170A01B" w:rsidR="002D1DE7" w:rsidRDefault="002D1DE7" w:rsidP="00E32301">
      <w:pPr>
        <w:pStyle w:val="2"/>
        <w:numPr>
          <w:ilvl w:val="0"/>
          <w:numId w:val="1"/>
        </w:numPr>
      </w:pPr>
      <w:r>
        <w:t>前端页面的结构搭建与美化</w:t>
      </w:r>
    </w:p>
    <w:p w14:paraId="63EB3582" w14:textId="089131EB" w:rsidR="00E32301" w:rsidRDefault="00961035" w:rsidP="00CC6DDA">
      <w:pPr>
        <w:pStyle w:val="3"/>
      </w:pPr>
      <w:r>
        <w:rPr>
          <w:rFonts w:hint="eastAsia"/>
        </w:rPr>
        <w:lastRenderedPageBreak/>
        <w:t>2</w:t>
      </w:r>
      <w:r>
        <w:t xml:space="preserve">.1 </w:t>
      </w:r>
      <w:r>
        <w:rPr>
          <w:rFonts w:hint="eastAsia"/>
        </w:rPr>
        <w:t>主界面的设计与布局</w:t>
      </w:r>
    </w:p>
    <w:p w14:paraId="4534ADF5" w14:textId="2747BDD4" w:rsidR="00CC6DDA" w:rsidRDefault="00CC6DDA" w:rsidP="00107B1F">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836440">
      <w:pPr>
        <w:ind w:firstLine="420"/>
      </w:pPr>
      <w:r>
        <w:rPr>
          <w:rFonts w:hint="eastAsia"/>
        </w:rPr>
        <w:t>主界面的头部主要用于承载整个页面的标题，并且将会在右上角制作一个当前时间功能。</w:t>
      </w:r>
      <w:r w:rsidR="00A9355E">
        <w:rPr>
          <w:rFonts w:hint="eastAsia"/>
        </w:rPr>
        <w:t>首先创建一个index</w:t>
      </w:r>
      <w:r w:rsidR="00A9355E">
        <w:t>.html</w:t>
      </w:r>
      <w:r w:rsidR="00A9355E">
        <w:rPr>
          <w:rFonts w:hint="eastAsia"/>
        </w:rPr>
        <w:t>文件，再vscode下在文件头部输入一个英文的“!”再按下回车就会自动生成页面的准备信息。</w:t>
      </w:r>
      <w:r>
        <w:rPr>
          <w:rFonts w:hint="eastAsia"/>
        </w:rPr>
        <w:t>按照HTML</w:t>
      </w:r>
      <w:r>
        <w:t>5</w:t>
      </w:r>
      <w:r>
        <w:rPr>
          <w:rFonts w:hint="eastAsia"/>
        </w:rPr>
        <w:t>规范，头部应该用一个header标签包裹起来，作为一个整体，</w:t>
      </w:r>
      <w:r w:rsidR="00836440">
        <w:rPr>
          <w:rFonts w:hint="eastAsia"/>
        </w:rPr>
        <w:t>放在body标签之内，</w:t>
      </w:r>
      <w:r>
        <w:rPr>
          <w:rFonts w:hint="eastAsia"/>
        </w:rPr>
        <w:t>在header标签内部，首先是一个h</w:t>
      </w:r>
      <w:r>
        <w:t>1</w:t>
      </w:r>
      <w:r>
        <w:rPr>
          <w:rFonts w:hint="eastAsia"/>
        </w:rPr>
        <w:t>标签，用于显示整个标题，紧接着就是一个div盒子，用来放显示时间的文字，为了后期在JS脚本里控制这个div，需要给div添加一个类，这里取名为“showTime”。</w:t>
      </w:r>
    </w:p>
    <w:p w14:paraId="5B921A60" w14:textId="1CB2D503" w:rsidR="00836440" w:rsidRDefault="00A9355E" w:rsidP="00836440">
      <w:pPr>
        <w:ind w:firstLine="420"/>
      </w:pPr>
      <w:r>
        <w:rPr>
          <w:rFonts w:hint="eastAsia"/>
        </w:rPr>
        <w:t>为了与后面的页面主要部分相区分，在这里先提前开始编写这个模块的CSS和JS内容。另外新建一个</w:t>
      </w:r>
      <w:r w:rsidR="00836440">
        <w:rPr>
          <w:rFonts w:hint="eastAsia"/>
        </w:rPr>
        <w:t>index.</w:t>
      </w:r>
      <w:r>
        <w:rPr>
          <w:rFonts w:hint="eastAsia"/>
        </w:rPr>
        <w:t>css</w:t>
      </w:r>
      <w:r w:rsidR="00836440">
        <w:rPr>
          <w:rFonts w:hint="eastAsia"/>
        </w:rPr>
        <w:t>文件，由于HTML标签在初始时都具有一些默认样式，例如h</w:t>
      </w:r>
      <w:r w:rsidR="00836440">
        <w:t>1</w:t>
      </w:r>
      <w:r w:rsidR="00836440">
        <w:rPr>
          <w:rFonts w:hint="eastAsia"/>
        </w:rPr>
        <w:t>标签的文本会被加大加黑等等，为了方便后期统一设定，需要在index</w:t>
      </w:r>
      <w:r w:rsidR="00836440">
        <w:t>.</w:t>
      </w:r>
      <w:r w:rsidR="00836440">
        <w:rPr>
          <w:rFonts w:hint="eastAsia"/>
        </w:rPr>
        <w:t>css文件首部将这些样式统统取消。取消完成之后，给body添加一个背景颜色#</w:t>
      </w:r>
      <w:r w:rsidR="00836440">
        <w:t>333</w:t>
      </w:r>
      <w:r w:rsidR="00836440">
        <w:rPr>
          <w:rFonts w:hint="eastAsia"/>
        </w:rPr>
        <w:t>，并且给header标签添加背景图片，给header内的h</w:t>
      </w:r>
      <w:r w:rsidR="00836440">
        <w:t>1</w:t>
      </w:r>
      <w:r w:rsidR="00836440">
        <w:rPr>
          <w:rFonts w:hint="eastAsia"/>
        </w:rPr>
        <w:t>标签设置字</w:t>
      </w:r>
      <w:r w:rsidR="004567C6">
        <w:rPr>
          <w:rFonts w:hint="eastAsia"/>
        </w:rPr>
        <w:t>号，颜色等等，并且让文本剧中。对于showTime模块，将其强制定位至右上角，并且缩小字号，设置颜色，控制上右距离。</w:t>
      </w:r>
    </w:p>
    <w:p w14:paraId="13A28BC4" w14:textId="1D9EAEA8" w:rsidR="004567C6" w:rsidRDefault="004567C6" w:rsidP="00836440">
      <w:pPr>
        <w:ind w:firstLine="420"/>
      </w:pPr>
      <w:r>
        <w:rPr>
          <w:rFonts w:hint="eastAsia"/>
        </w:rPr>
        <w:t>最后，需要用JS脚本控制时间的数值自动更新。创建一个get</w:t>
      </w:r>
      <w:r>
        <w:t>Time.js</w:t>
      </w:r>
      <w:r>
        <w:rPr>
          <w:rFonts w:hint="eastAsia"/>
        </w:rPr>
        <w:t>，并且在showTime模块下面用script标签引入getTime</w:t>
      </w:r>
      <w:r>
        <w:t>.js</w:t>
      </w:r>
      <w:r>
        <w:rPr>
          <w:rFonts w:hint="eastAsia"/>
        </w:rPr>
        <w:t>文件。</w:t>
      </w:r>
      <w:r w:rsidR="00EC67DF">
        <w:rPr>
          <w:rFonts w:hint="eastAsia"/>
        </w:rPr>
        <w:t>在getTime文件内部写入一个等间隔任务计时器“setInterval”函数，这个函数接收两个参数，第二个参数是一个整数，代表每两次任务之间的间隔，单位为毫秒，在这里应该设置为1</w:t>
      </w:r>
      <w:r w:rsidR="00EC67DF">
        <w:t>000</w:t>
      </w:r>
      <w:r w:rsidR="00EC67DF">
        <w:rPr>
          <w:rFonts w:hint="eastAsia"/>
        </w:rPr>
        <w:t>，即为1秒，第一个参数是一个函数（回调函数），代表每隔</w:t>
      </w:r>
      <w:r w:rsidR="00EC67DF">
        <w:t>1</w:t>
      </w:r>
      <w:r w:rsidR="00EC67DF">
        <w:rPr>
          <w:rFonts w:hint="eastAsia"/>
        </w:rPr>
        <w:t>秒将会执行一次这个函数，根据JS语法，这个函数可以写成匿名函数或者箭头函数。</w:t>
      </w:r>
      <w:r w:rsidR="00640202">
        <w:rPr>
          <w:rFonts w:hint="eastAsia"/>
        </w:rPr>
        <w:t>在这个函数里面，新建一个Date类，并且获取年、月、日，将它们转化为字符串并且拼接成一个用户友好的句子。用“</w:t>
      </w:r>
      <w:r w:rsidR="00640202">
        <w:t>document.querySelector(“.showTime”)</w:t>
      </w:r>
      <w:r w:rsidR="00640202">
        <w:rPr>
          <w:rFonts w:hint="eastAsia"/>
        </w:rPr>
        <w:t>”类选择器函数获取HTML元素，并将它的innerHTML属性设置为制作好的字符串。</w:t>
      </w:r>
    </w:p>
    <w:p w14:paraId="6B9F2378" w14:textId="73424720" w:rsidR="00640202" w:rsidRDefault="00640202" w:rsidP="00640202">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5B4E70">
      <w:pPr>
        <w:ind w:firstLine="420"/>
      </w:pPr>
      <w:r>
        <w:rPr>
          <w:rFonts w:hint="eastAsia"/>
        </w:rPr>
        <w:t>目前的页面主流布局方式有三种：传统布局，Flex布局，Grid布局</w:t>
      </w:r>
      <w:r w:rsidR="005B4E70">
        <w:rPr>
          <w:rFonts w:hint="eastAsia"/>
        </w:rPr>
        <w:t>。传统布局对每一个盒子精确的像素级别的位置控制，能达到最大的准确性，但是也最复杂；Grid布局将页面看成一个一个的网格，对每一个网格进行控制，开发难度降低但是对于一些不规则的结构很难应用；Flex布局介于二者之间，本次布局就使用了Flex布局</w:t>
      </w:r>
      <w:r w:rsidR="004D5AD1">
        <w:fldChar w:fldCharType="begin"/>
      </w:r>
      <w:r w:rsidR="004D5AD1">
        <w:instrText xml:space="preserve"> ADDIN EN.CITE &lt;EndNote&gt;&lt;Cite&gt;&lt;Author&gt;梁艳玲&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梁艳玲&lt;/author&gt;&lt;/authors&gt;&lt;/contributors&gt;&lt;auth-address&gt;山西旅游职业学院计算机科学系;&lt;/auth-address&gt;&lt;titles&gt;&lt;title&gt;基于HTML+CSS网页布局定位参数研究&lt;/title&gt;&lt;secondary-title&gt;吕梁学院学报&lt;/secondary-title&gt;&lt;/titles&gt;&lt;periodical&gt;&lt;full-title&gt;吕梁学院学报&lt;/full-title&gt;&lt;/periodical&gt;&lt;pages&gt;17-22&lt;/pages&gt;&lt;volume&gt;12&lt;/volume&gt;&lt;number&gt;02&lt;/number&gt;&lt;keywords&gt;&lt;keyword&gt;定位&lt;/keyword&gt;&lt;keyword&gt;布局&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813916">
      <w:pPr>
        <w:ind w:firstLine="42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813916">
      <w:pPr>
        <w:ind w:firstLine="420"/>
      </w:pPr>
      <w:r>
        <w:rPr>
          <w:rFonts w:hint="eastAsia"/>
        </w:rPr>
        <w:t>在body内部新建section标签，类名为mainbox，作为整个主题部分，在mainbox内部新建三个div类名都为column，在</w:t>
      </w:r>
      <w:r w:rsidR="003777C3">
        <w:rPr>
          <w:rFonts w:hint="eastAsia"/>
        </w:rPr>
        <w:t>第一个和第三个column内部都新建三个div，类名为panel，在每一个panel内部都新建一个h</w:t>
      </w:r>
      <w:r w:rsidR="003777C3">
        <w:t>2</w:t>
      </w:r>
      <w:r w:rsidR="003777C3">
        <w:rPr>
          <w:rFonts w:hint="eastAsia"/>
        </w:rPr>
        <w:t>用于写表格的标题和一个div类名为chart用于放表格还有一个div类名叫panel</w:t>
      </w:r>
      <w:r w:rsidR="003777C3">
        <w:t>-</w:t>
      </w:r>
      <w:r w:rsidR="003777C3">
        <w:rPr>
          <w:rFonts w:hint="eastAsia"/>
        </w:rPr>
        <w:t>footer用于制作特效。</w:t>
      </w:r>
    </w:p>
    <w:p w14:paraId="733BA14D" w14:textId="516F1A0E" w:rsidR="00045384" w:rsidRDefault="00045384" w:rsidP="00045384">
      <w:pPr>
        <w:ind w:firstLine="420"/>
      </w:pPr>
      <w:r>
        <w:rPr>
          <w:rFonts w:hint="eastAsia"/>
        </w:rPr>
        <w:t>在index.</w:t>
      </w:r>
      <w:r>
        <w:t>css</w:t>
      </w:r>
      <w:r>
        <w:rPr>
          <w:rFonts w:hint="eastAsia"/>
        </w:rPr>
        <w:t>文件内，将mainbox设置为弹性盒，即添加flex属性，这样，它内部的盒子都会收到flex布局的控制。mainbox内部的三个column的宽度比例为3：</w:t>
      </w:r>
      <w:r>
        <w:t>5</w:t>
      </w:r>
      <w:r>
        <w:rPr>
          <w:rFonts w:hint="eastAsia"/>
        </w:rPr>
        <w:t>：</w:t>
      </w:r>
      <w:r>
        <w:t>3</w:t>
      </w:r>
      <w:r>
        <w:rPr>
          <w:rFonts w:hint="eastAsia"/>
        </w:rPr>
        <w:t>，用选择器选到第一个和第三个column，为它们添加flex：3，为第二个column添加flex：5。</w:t>
      </w:r>
      <w:r w:rsidR="00F859DA">
        <w:rPr>
          <w:rFonts w:hint="eastAsia"/>
        </w:rPr>
        <w:t>第一第三个column内部的三个盒子会沿着高度方向均匀分布，这时再给每个panel盒子设置一个虚化的背景和边距，就可以看到每个panel的轮廓了。</w:t>
      </w:r>
    </w:p>
    <w:p w14:paraId="2E4764A0" w14:textId="65E4680F" w:rsidR="00960F01" w:rsidRPr="005B4E70" w:rsidRDefault="004674FB" w:rsidP="00045384">
      <w:pPr>
        <w:ind w:firstLine="420"/>
        <w:rPr>
          <w:rFonts w:hint="eastAsia"/>
        </w:rPr>
      </w:pPr>
      <w:r>
        <w:rPr>
          <w:rFonts w:hint="eastAsia"/>
        </w:rPr>
        <w:lastRenderedPageBreak/>
        <w:t>对于第二个column，可以将其内部分为两部分上部分为数据展示模块，类名记为num，下部分为中国地图模块，类名为map。在num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r>
        <w:rPr>
          <w:rFonts w:hint="eastAsia"/>
        </w:rPr>
        <w:t>2</w:t>
      </w:r>
      <w:r>
        <w:t xml:space="preserve">.2 </w:t>
      </w:r>
      <w:r w:rsidR="00960F01">
        <w:rPr>
          <w:rFonts w:hint="eastAsia"/>
        </w:rPr>
        <w:t>页面美化</w:t>
      </w:r>
    </w:p>
    <w:p w14:paraId="66F3596C" w14:textId="0BAE99FB" w:rsidR="00A5647C" w:rsidRDefault="00A5647C" w:rsidP="00A5647C">
      <w:pPr>
        <w:pStyle w:val="4"/>
      </w:pPr>
      <w:r>
        <w:rPr>
          <w:rFonts w:hint="eastAsia"/>
        </w:rPr>
        <w:t>2</w:t>
      </w:r>
      <w:r>
        <w:t xml:space="preserve">.2.1 </w:t>
      </w:r>
      <w:r>
        <w:rPr>
          <w:rFonts w:hint="eastAsia"/>
        </w:rPr>
        <w:t>用Less替代CSS</w:t>
      </w:r>
    </w:p>
    <w:p w14:paraId="4455E1FD" w14:textId="403D43E8" w:rsidR="00A5647C" w:rsidRPr="00A5647C" w:rsidRDefault="00A5647C" w:rsidP="00F221D1">
      <w:pPr>
        <w:ind w:firstLine="420"/>
        <w:rPr>
          <w:rFonts w:hint="eastAsia"/>
        </w:rPr>
      </w:pPr>
      <w:r>
        <w:rPr>
          <w:rFonts w:hint="eastAsia"/>
        </w:rPr>
        <w:t>CSS文件专门用于对HTML文件进行样式设定，在编写css代码的时候需要遵守一定的规则，即每个HTML元素的</w:t>
      </w:r>
      <w:r w:rsidR="00F221D1">
        <w:rPr>
          <w:rFonts w:hint="eastAsia"/>
        </w:rPr>
        <w:t>属性都需要并列书写，并且对于多级嵌套的元素也是如此，但是这并不符合HTML文件的嵌套式结构，增加了编程的困难，在这个背景之下，Less诞生了。Less完全兼容CSS的语法，并且支持了嵌套式编写代码，使程序员不必再在HTML元素的父子关系上花太多的精力，在使用Less之前需要在vscode里下载less预处理插件，下载完毕之后，可以在css文件夹内创建.</w:t>
      </w:r>
      <w:r w:rsidR="00F221D1">
        <w:t>less</w:t>
      </w:r>
      <w:r w:rsidR="00F221D1">
        <w:rPr>
          <w:rFonts w:hint="eastAsia"/>
        </w:rPr>
        <w:t>文件，在编写完less文件并保存之后，会自动生成一个同名的css文件，也就是说，预处理器自动按照规则将less生成了等价的css文件，在HTML文件里依然引入css文件。</w:t>
      </w:r>
    </w:p>
    <w:p w14:paraId="0C73B76A" w14:textId="508A185D" w:rsidR="00A5647C" w:rsidRDefault="00A5647C" w:rsidP="00A5647C">
      <w:pPr>
        <w:pStyle w:val="4"/>
      </w:pPr>
      <w:r>
        <w:rPr>
          <w:rFonts w:hint="eastAsia"/>
        </w:rPr>
        <w:t>2.</w:t>
      </w:r>
      <w:r>
        <w:t xml:space="preserve">2.2 </w:t>
      </w:r>
      <w:r w:rsidR="003E5431">
        <w:rPr>
          <w:rFonts w:hint="eastAsia"/>
        </w:rPr>
        <w:t>CSS属性设置</w:t>
      </w:r>
    </w:p>
    <w:p w14:paraId="5CD5830C" w14:textId="6E77A2E7" w:rsidR="003E5431" w:rsidRPr="003E5431" w:rsidRDefault="003E5431" w:rsidP="00117E9D">
      <w:pPr>
        <w:ind w:firstLine="420"/>
        <w:rPr>
          <w:rFonts w:hint="eastAsia"/>
        </w:rPr>
      </w:pPr>
      <w:r>
        <w:rPr>
          <w:rFonts w:hint="eastAsia"/>
        </w:rPr>
        <w:t>在CSS文件内部可以对HTML元素的各种属性进行设置，但是在此之前，需要准确的定位到HTML中的某个元素，可以用元素的名字</w:t>
      </w:r>
      <w:r w:rsidR="00852AA4">
        <w:rPr>
          <w:rFonts w:hint="eastAsia"/>
        </w:rPr>
        <w:t>（</w:t>
      </w:r>
      <w:r>
        <w:rPr>
          <w:rFonts w:hint="eastAsia"/>
        </w:rPr>
        <w:t>例如div、section、header</w:t>
      </w:r>
      <w:r w:rsidR="00852AA4">
        <w:rPr>
          <w:rFonts w:hint="eastAsia"/>
        </w:rPr>
        <w:t>），元素的类名（如上文中提到的mainbox，column）和元素的id，以上方式分别是元素选择器、类选择器、id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3E5431">
      <w:pPr>
        <w:pStyle w:val="4"/>
        <w:rPr>
          <w:rFonts w:hint="eastAsia"/>
        </w:rPr>
      </w:pPr>
      <w:r>
        <w:rPr>
          <w:rFonts w:hint="eastAsia"/>
        </w:rPr>
        <w:t>2</w:t>
      </w:r>
      <w:r>
        <w:t xml:space="preserve">.2.3 </w:t>
      </w:r>
      <w:r>
        <w:rPr>
          <w:rFonts w:hint="eastAsia"/>
        </w:rPr>
        <w:t>盒子的特殊四角</w:t>
      </w:r>
    </w:p>
    <w:p w14:paraId="1AA0BBE3" w14:textId="72D0A4D3" w:rsidR="00A5647C" w:rsidRDefault="00117E9D" w:rsidP="00D83BC6">
      <w:pPr>
        <w:ind w:firstLine="420"/>
      </w:pPr>
      <w:r>
        <w:rPr>
          <w:rFonts w:hint="eastAsia"/>
        </w:rPr>
        <w:t>现在要将主界面的每一个盒子（除了地图盒子）的四个角都设置为加粗并且有其他颜色的边框，但是这种效果只依靠CSS调整属性是无法实现的，这就引出了伪元素的概念。</w:t>
      </w:r>
    </w:p>
    <w:p w14:paraId="49501BC7" w14:textId="7E3CCE77" w:rsidR="00117E9D" w:rsidRDefault="0065212F" w:rsidP="00D83BC6">
      <w:r>
        <w:rPr>
          <w:rFonts w:hint="eastAsia"/>
        </w:rPr>
        <w:t>在HTML的盒子模型规则中，在最开始每一个盒子元素内部都有两个“隐形”的盒子，它们内容为空，且大小为零，它们分别是div</w:t>
      </w:r>
      <w:r>
        <w:t>::before</w:t>
      </w:r>
      <w:r>
        <w:rPr>
          <w:rFonts w:hint="eastAsia"/>
        </w:rPr>
        <w:t>和div</w:t>
      </w:r>
      <w:r>
        <w:t>::after</w:t>
      </w:r>
      <w:r w:rsidR="00F53AAF">
        <w:rPr>
          <w:rFonts w:hint="eastAsia"/>
        </w:rPr>
        <w:t>。将这两个盒子设置一个比较小的长和宽，设置它们的背景颜色为透明，并且设置实线有颜色的边框，再通过绝对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D83BC6">
      <w:pPr>
        <w:ind w:firstLine="420"/>
      </w:pPr>
      <w:r>
        <w:rPr>
          <w:rFonts w:hint="eastAsia"/>
        </w:rPr>
        <w:t>在本项目中，可以将上文提到的panel盒子内部的伪元素设置为左上和右上的边框，对于左下角和右下角的边框就用刚才同时添加的panel</w:t>
      </w:r>
      <w:r>
        <w:t>-</w:t>
      </w:r>
      <w:r>
        <w:rPr>
          <w:rFonts w:hint="eastAsia"/>
        </w:rPr>
        <w:t>footer盒子，设置左下角和右下角的边框的步骤于左上与右上的过程类似。这样，界面上的盒子就获得了四个角的边框，使得每个盒子之间的界限变得更加明显，大大增加了美观性。</w:t>
      </w:r>
    </w:p>
    <w:p w14:paraId="50626DCC" w14:textId="1FF5E700" w:rsidR="00D93FCE" w:rsidRPr="00A5647C" w:rsidRDefault="00D93FCE" w:rsidP="00D93FCE">
      <w:pPr>
        <w:pStyle w:val="a0"/>
        <w:ind w:firstLine="420"/>
        <w:rPr>
          <w:rFonts w:hint="eastAsia"/>
        </w:rPr>
      </w:pPr>
      <w:r>
        <w:rPr>
          <w:noProof/>
        </w:rPr>
        <w:lastRenderedPageBreak/>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0816" cy="2423949"/>
                    </a:xfrm>
                    <a:prstGeom prst="rect">
                      <a:avLst/>
                    </a:prstGeom>
                  </pic:spPr>
                </pic:pic>
              </a:graphicData>
            </a:graphic>
          </wp:inline>
        </w:drawing>
      </w:r>
    </w:p>
    <w:p w14:paraId="6DD5AB6D" w14:textId="6070A495" w:rsidR="00961035" w:rsidRDefault="00961035" w:rsidP="00CC6DDA">
      <w:pPr>
        <w:pStyle w:val="3"/>
      </w:pPr>
      <w:r>
        <w:rPr>
          <w:rFonts w:hint="eastAsia"/>
        </w:rPr>
        <w:t>2</w:t>
      </w:r>
      <w:r>
        <w:t>.</w:t>
      </w:r>
      <w:r w:rsidR="009F7C94">
        <w:t>3</w:t>
      </w:r>
      <w:r>
        <w:t xml:space="preserve"> </w:t>
      </w:r>
      <w:r w:rsidR="009F7C94">
        <w:rPr>
          <w:rFonts w:hint="eastAsia"/>
        </w:rPr>
        <w:t>图表引入界面</w:t>
      </w:r>
    </w:p>
    <w:p w14:paraId="5C66C903" w14:textId="5FCCC61E" w:rsidR="00D83BC6" w:rsidRDefault="004616B2" w:rsidP="004616B2">
      <w:pPr>
        <w:pStyle w:val="4"/>
      </w:pPr>
      <w:r>
        <w:rPr>
          <w:rFonts w:hint="eastAsia"/>
        </w:rPr>
        <w:t>2</w:t>
      </w:r>
      <w:r>
        <w:t xml:space="preserve">.3.1 </w:t>
      </w:r>
      <w:r>
        <w:rPr>
          <w:rFonts w:hint="eastAsia"/>
        </w:rPr>
        <w:t>Echarts引入与配置</w:t>
      </w:r>
    </w:p>
    <w:p w14:paraId="6F7D15AA" w14:textId="7486A114" w:rsidR="00C62711" w:rsidRDefault="00C62711" w:rsidP="00C07D90">
      <w:pPr>
        <w:ind w:firstLine="420"/>
      </w:pPr>
      <w:r>
        <w:rPr>
          <w:rFonts w:hint="eastAsia"/>
        </w:rPr>
        <w:t>在官网上下载完echarts</w:t>
      </w:r>
      <w:r>
        <w:t>.js</w:t>
      </w:r>
      <w:r>
        <w:rPr>
          <w:rFonts w:hint="eastAsia"/>
        </w:rPr>
        <w:t>之后就可以用script标签将它引入了，但是一定要在index</w:t>
      </w:r>
      <w:r>
        <w:t>.js</w:t>
      </w:r>
      <w:r>
        <w:rPr>
          <w:rFonts w:hint="eastAsia"/>
        </w:rPr>
        <w:t>之前引入，引入完成之后，用echarts</w:t>
      </w:r>
      <w:r>
        <w:t>.init()</w:t>
      </w:r>
      <w:r>
        <w:rPr>
          <w:rFonts w:hint="eastAsia"/>
        </w:rPr>
        <w:t>函数创建一个图表对象，这个函数需要一个HTML元素作为参数，可以用上文提到过的document.</w:t>
      </w:r>
      <w:r>
        <w:t>querySelector</w:t>
      </w:r>
      <w:r>
        <w:rPr>
          <w:rFonts w:hint="eastAsia"/>
        </w:rPr>
        <w:t>(</w:t>
      </w:r>
      <w:r>
        <w:t>)</w:t>
      </w:r>
      <w:r>
        <w:rPr>
          <w:rFonts w:hint="eastAsia"/>
        </w:rPr>
        <w:t>获取，这个函数支持一切CSS选择器的规则。此函数执行完毕之后便创建了一个图表对象，但是此时这个图表没有任何配置，需要新建一个JS对象</w:t>
      </w:r>
      <w:r w:rsidR="00C07D90">
        <w:rPr>
          <w:rFonts w:hint="eastAsia"/>
        </w:rPr>
        <w:t>，利用键值对的方式为这个图表进行各类配置，各种配置的规则可以根据官方文档进行学习。</w:t>
      </w:r>
    </w:p>
    <w:p w14:paraId="6BDE69BC" w14:textId="160EF2CE" w:rsidR="00C07D90" w:rsidRDefault="00C07D90" w:rsidP="00C07D90">
      <w:pPr>
        <w:ind w:firstLine="420"/>
      </w:pPr>
      <w:r>
        <w:rPr>
          <w:rFonts w:hint="eastAsia"/>
        </w:rPr>
        <w:t>在将配置项编写完成之后，就可调用图表对象的set</w:t>
      </w:r>
      <w:r>
        <w:t>Option()</w:t>
      </w:r>
      <w:r>
        <w:rPr>
          <w:rFonts w:hint="eastAsia"/>
        </w:rPr>
        <w:t>方法，将配置对象传进去，之后就会在页面的盒子上显示出图标了。为了在网页大小改变时图标的大小也能自适应，可以添加一个网页窗口大小监听器，即代码“window.</w:t>
      </w:r>
      <w:r>
        <w:t>addEventListener(“resize”,function)</w:t>
      </w:r>
      <w:r>
        <w:rPr>
          <w:rFonts w:hint="eastAsia"/>
        </w:rPr>
        <w:t>”在第二个函数参数内部写入chart</w:t>
      </w:r>
      <w:r>
        <w:t>.resize()</w:t>
      </w:r>
      <w:r>
        <w:rPr>
          <w:rFonts w:hint="eastAsia"/>
        </w:rPr>
        <w:t>，这样就完成了图标的自适应功能。</w:t>
      </w:r>
    </w:p>
    <w:p w14:paraId="56857B90" w14:textId="2A916FE5" w:rsidR="000553FB" w:rsidRPr="00C62711" w:rsidRDefault="000553FB" w:rsidP="00C07D90">
      <w:pPr>
        <w:ind w:firstLine="420"/>
        <w:rPr>
          <w:rFonts w:hint="eastAsia"/>
        </w:rPr>
      </w:pPr>
      <w:r>
        <w:rPr>
          <w:rFonts w:hint="eastAsia"/>
        </w:rPr>
        <w:t>在图表的配置项中，有几个是值得注意的。tooltip选项能够控制当鼠标放在图表上时图表的行为，</w:t>
      </w:r>
      <w:r w:rsidR="00C22922">
        <w:rPr>
          <w:rFonts w:hint="eastAsia"/>
        </w:rPr>
        <w:t>例如对于条形图来说，可以将其设置为当鼠标放在某一个条时，该条出现选择特效，并且出现侧边框，显示该项的相关信息；grid选项能够控制在一个盒子内部，图表实际大小以及图表所在的位置；series是一个由</w:t>
      </w:r>
      <w:r w:rsidR="00883008">
        <w:rPr>
          <w:rFonts w:hint="eastAsia"/>
        </w:rPr>
        <w:t>多个对象组成的数组，数组中的每一个对象都代表了图表上的某一部分，例如对于条形图来说，每一个对象就代表一组方块，对于折线图来说，它就代表一条折线，对它进行配置可以设置数据的展示形式，要展示的数据本身也要放在series的data项目中。</w:t>
      </w:r>
    </w:p>
    <w:p w14:paraId="3D13DA0E" w14:textId="57FD1CE8" w:rsidR="004616B2" w:rsidRDefault="004616B2" w:rsidP="004616B2">
      <w:pPr>
        <w:pStyle w:val="4"/>
      </w:pPr>
      <w:r>
        <w:rPr>
          <w:rFonts w:hint="eastAsia"/>
        </w:rPr>
        <w:t>2</w:t>
      </w:r>
      <w:r>
        <w:t xml:space="preserve">.3.2 </w:t>
      </w:r>
      <w:r>
        <w:rPr>
          <w:rFonts w:hint="eastAsia"/>
        </w:rPr>
        <w:t>Ajax技术与局部刷新</w:t>
      </w:r>
    </w:p>
    <w:p w14:paraId="244AD177" w14:textId="158A7B53" w:rsidR="00C27C85" w:rsidRDefault="00C27C85" w:rsidP="00C27C85">
      <w:pPr>
        <w:ind w:firstLine="420"/>
      </w:pPr>
      <w:r>
        <w:rPr>
          <w:rFonts w:hint="eastAsia"/>
        </w:rPr>
        <w:t>在WEB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技术的诞生。</w:t>
      </w:r>
    </w:p>
    <w:p w14:paraId="722C6AFF" w14:textId="73B159C8" w:rsidR="00C27C85" w:rsidRDefault="00C27C85" w:rsidP="0067722D">
      <w:pPr>
        <w:ind w:firstLine="420"/>
      </w:pPr>
      <w:r>
        <w:rPr>
          <w:rFonts w:hint="eastAsia"/>
        </w:rPr>
        <w:lastRenderedPageBreak/>
        <w:t>Ajax技术</w:t>
      </w:r>
      <w:r w:rsidR="00F9085E">
        <w:rPr>
          <w:rFonts w:hint="eastAsia"/>
        </w:rPr>
        <w:t>（中文译为异步的JavaScript和XML）</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王艳梅&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王艳梅&lt;/author&gt;&lt;/authors&gt;&lt;/contributors&gt;&lt;auth-address&gt;无锡汽车工程高等职业技术学校;&lt;/auth-address&gt;&lt;titles&gt;&lt;title&gt;jQuery在AJAX技术框架中页面加载的应用分析&lt;/title&gt;&lt;secondary-title&gt;电脑知识与技术&lt;/secondary-title&gt;&lt;/titles&gt;&lt;periodical&gt;&lt;full-title&gt;电脑知识与技术&lt;/full-title&gt;&lt;/periodical&gt;&lt;pages&gt;210-212&lt;/pages&gt;&lt;volume&gt;16&lt;/volume&gt;&lt;number&gt;36&lt;/number&gt;&lt;keywords&gt;&lt;keyword&gt;jQuery&lt;/keyword&gt;&lt;keyword&gt;AJAX技术框架&lt;/keyword&gt;&lt;keyword&gt;页面加载&lt;/keyword&gt;&lt;keyword&gt;应用分析&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Ajax技术从后台获取然后再渲染在浏览器上的，在创建所有图表之前，需要用ajax向后台发请求，</w:t>
      </w:r>
      <w:r w:rsidR="00047570">
        <w:rPr>
          <w:rFonts w:hint="eastAsia"/>
        </w:rPr>
        <w:t>发请求的方式有两种，第一种是用JavaScript自带的方式，但是这种方式需要自主配置许多配置项，比较麻烦；另一种流行的方法是用一个JS集成库jQuery中的ajax函数，在使用jQuery之前，需要去官网下载jQuery代码包并且引入jQuery，jQuery中有一个主对象jquery，简称为“$”,可以通过“$”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ajax({</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27C85">
      <w:pPr>
        <w:rPr>
          <w:rFonts w:hint="eastAsia"/>
        </w:rPr>
      </w:pPr>
      <w:r>
        <w:rPr>
          <w:rFonts w:hint="eastAsia"/>
        </w:rPr>
        <w:t>调用$</w:t>
      </w:r>
      <w:r>
        <w:t>.ajax()</w:t>
      </w:r>
      <w:r>
        <w:rPr>
          <w:rFonts w:hint="eastAsia"/>
        </w:rPr>
        <w:t>需要传入一个对象作为参数，其中method是http请求的请求方式，“GET”表示从服务器拿数据；url代表数据在网站的存放路径（详见第三章）；async选项表示是否异步，如果不设置默认为true，如果为true，代表正常代码</w:t>
      </w:r>
      <w:r w:rsidR="007F017B">
        <w:rPr>
          <w:rFonts w:hint="eastAsia"/>
        </w:rPr>
        <w:t>执行</w:t>
      </w:r>
      <w:r>
        <w:rPr>
          <w:rFonts w:hint="eastAsia"/>
        </w:rPr>
        <w:t>流不会等待该函数请求数据，会直接跳过此函数；data代表请求数据时要传递的参数，3</w:t>
      </w:r>
      <w:r>
        <w:t>5</w:t>
      </w:r>
      <w:r>
        <w:rPr>
          <w:rFonts w:hint="eastAsia"/>
        </w:rPr>
        <w:t>代表全国数据（详见第三章）；</w:t>
      </w:r>
      <w:r>
        <w:t>success</w:t>
      </w:r>
      <w:r>
        <w:rPr>
          <w:rFonts w:hint="eastAsia"/>
        </w:rPr>
        <w:t>和error代表请求成功和失败的时候要执行的函数，成功时要执行deploy函数，该函数将请求到的数据配置给各个配置项。</w:t>
      </w:r>
      <w:r w:rsidR="00A4642E">
        <w:rPr>
          <w:rFonts w:hint="eastAsia"/>
        </w:rPr>
        <w:t>在这之后，当代码执行到setOption(</w:t>
      </w:r>
      <w:r w:rsidR="00A4642E">
        <w:t>)</w:t>
      </w:r>
      <w:r w:rsidR="00A4642E">
        <w:rPr>
          <w:rFonts w:hint="eastAsia"/>
        </w:rPr>
        <w:t>时，就将会渲染所有的图表。</w:t>
      </w:r>
    </w:p>
    <w:p w14:paraId="00C27687" w14:textId="1A6FF239" w:rsidR="00961035" w:rsidRDefault="00961035" w:rsidP="00CC6DDA">
      <w:pPr>
        <w:pStyle w:val="3"/>
      </w:pPr>
      <w:r>
        <w:rPr>
          <w:rFonts w:hint="eastAsia"/>
        </w:rPr>
        <w:t>2</w:t>
      </w:r>
      <w:r>
        <w:t>.</w:t>
      </w:r>
      <w:r w:rsidR="009F7C94">
        <w:t>4</w:t>
      </w:r>
      <w:r>
        <w:t xml:space="preserve"> </w:t>
      </w:r>
      <w:r w:rsidR="009F7C94">
        <w:rPr>
          <w:rFonts w:hint="eastAsia"/>
        </w:rPr>
        <w:t>中国地图页面引入界面</w:t>
      </w:r>
    </w:p>
    <w:p w14:paraId="53AC4182" w14:textId="243E6A48" w:rsidR="00A4642E" w:rsidRDefault="00A4642E" w:rsidP="00C96DC0">
      <w:pPr>
        <w:ind w:firstLine="42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SVG技术绘制而成的，在使用之前，需要去官网上下载china</w:t>
      </w:r>
      <w:r w:rsidR="00EB60F7">
        <w:t>.js</w:t>
      </w:r>
      <w:r w:rsidR="00EB60F7">
        <w:rPr>
          <w:rFonts w:hint="eastAsia"/>
        </w:rPr>
        <w:t>文件，并且在index.</w:t>
      </w:r>
      <w:r w:rsidR="00EB60F7">
        <w:t>js</w:t>
      </w:r>
      <w:r w:rsidR="00EB60F7">
        <w:rPr>
          <w:rFonts w:hint="eastAsia"/>
        </w:rPr>
        <w:t>文件之前引入。引入完毕之后，在index文件内用echarts</w:t>
      </w:r>
      <w:r w:rsidR="00EB60F7">
        <w:t>.init()</w:t>
      </w:r>
      <w:r w:rsidR="00EB60F7">
        <w:rPr>
          <w:rFonts w:hint="eastAsia"/>
        </w:rPr>
        <w:t>创建一个图表对象，并且将option配置项里的series[</w:t>
      </w:r>
      <w:r w:rsidR="00EB60F7">
        <w:t>0]</w:t>
      </w:r>
      <w:r w:rsidR="00EB60F7">
        <w:rPr>
          <w:rFonts w:hint="eastAsia"/>
        </w:rPr>
        <w:t>中的type设置为</w:t>
      </w:r>
      <w:r w:rsidR="00434ADF">
        <w:rPr>
          <w:rFonts w:hint="eastAsia"/>
        </w:rPr>
        <w:t>map，将maptype设置为china，这样一张中国地图就会在屏幕中央的盒子里出现了。</w:t>
      </w:r>
    </w:p>
    <w:p w14:paraId="09801B6F" w14:textId="5692610A" w:rsidR="00434ADF" w:rsidRDefault="00434ADF" w:rsidP="00C96DC0">
      <w:r>
        <w:tab/>
      </w:r>
      <w:r>
        <w:rPr>
          <w:rFonts w:hint="eastAsia"/>
        </w:rPr>
        <w:t>为了更加契合主题，需要对地图的样式进行设置。首先设置鼠标交互效果，将tooltip设置触发方式为item，随后再在legend选项里添加selectedMode为single，这保证了</w:t>
      </w:r>
      <w:r w:rsidR="00C96DC0">
        <w:rPr>
          <w:rFonts w:hint="eastAsia"/>
        </w:rPr>
        <w:t>当鼠标点击地图上的某个省份时，只会有唯一一个省份</w:t>
      </w:r>
      <w:r w:rsidR="00380E82">
        <w:rPr>
          <w:rFonts w:hint="eastAsia"/>
        </w:rPr>
        <w:t>的区域</w:t>
      </w:r>
      <w:r w:rsidR="00C96DC0">
        <w:rPr>
          <w:rFonts w:hint="eastAsia"/>
        </w:rPr>
        <w:t>会高亮，在series[</w:t>
      </w:r>
      <w:r w:rsidR="00C96DC0">
        <w:t>0]</w:t>
      </w:r>
      <w:r w:rsidR="00C96DC0">
        <w:rPr>
          <w:rFonts w:hint="eastAsia"/>
        </w:rPr>
        <w:t>中的itemStyle选项里可以</w:t>
      </w:r>
      <w:r w:rsidR="00D87B9B">
        <w:rPr>
          <w:rFonts w:hint="eastAsia"/>
        </w:rPr>
        <w:t>配置地图在某个条件下的颜色，在它里面的normal选项中的areaColor设置为初始颜色，即是地图刚刚出现时的颜色，在与normal并列的emphasis选项中的areaColor中可以设置当鼠标点中一个区域时它的颜色，这里设置为一个比normal更深的颜色。</w:t>
      </w:r>
    </w:p>
    <w:p w14:paraId="5FB54357" w14:textId="14FEFD3D" w:rsidR="00D87B9B" w:rsidRPr="00A4642E" w:rsidRDefault="00D87B9B" w:rsidP="00C96DC0">
      <w:pPr>
        <w:rPr>
          <w:rFonts w:hint="eastAsia"/>
        </w:rPr>
      </w:pPr>
      <w:r>
        <w:tab/>
      </w:r>
      <w:r w:rsidR="00380E82">
        <w:rPr>
          <w:rFonts w:hint="eastAsia"/>
        </w:rPr>
        <w:t>最后，设置zoom选项为1</w:t>
      </w:r>
      <w:r w:rsidR="00380E82">
        <w:t>.2</w:t>
      </w:r>
      <w:r w:rsidR="00380E82">
        <w:rPr>
          <w:rFonts w:hint="eastAsia"/>
        </w:rPr>
        <w:t>，即将地图放大1</w:t>
      </w:r>
      <w:r w:rsidR="00380E82">
        <w:t>.2</w:t>
      </w:r>
      <w:r w:rsidR="00380E82">
        <w:rPr>
          <w:rFonts w:hint="eastAsia"/>
        </w:rPr>
        <w:t>倍，再将roam设置为true，设置为true可以让地图被鼠标拖动，也可以通过鼠标滚轮放大或者缩小。</w:t>
      </w:r>
    </w:p>
    <w:p w14:paraId="628710DE" w14:textId="7CB9BE2C" w:rsidR="00961035" w:rsidRDefault="00961035" w:rsidP="00CC6DDA">
      <w:pPr>
        <w:pStyle w:val="3"/>
      </w:pPr>
      <w:r>
        <w:rPr>
          <w:rFonts w:hint="eastAsia"/>
        </w:rPr>
        <w:t>2</w:t>
      </w:r>
      <w:r>
        <w:t>.</w:t>
      </w:r>
      <w:r w:rsidR="009F7C94">
        <w:t>5</w:t>
      </w:r>
      <w:r w:rsidR="004616B2">
        <w:t xml:space="preserve"> </w:t>
      </w:r>
      <w:r w:rsidR="004616B2">
        <w:rPr>
          <w:rFonts w:hint="eastAsia"/>
        </w:rPr>
        <w:t>地图点击功能实现</w:t>
      </w:r>
    </w:p>
    <w:p w14:paraId="31942C86" w14:textId="1D6C78D5" w:rsidR="00380E82" w:rsidRDefault="00A90A73" w:rsidP="00986909">
      <w:pPr>
        <w:ind w:firstLine="420"/>
      </w:pPr>
      <w:r>
        <w:rPr>
          <w:rFonts w:hint="eastAsia"/>
        </w:rPr>
        <w:lastRenderedPageBreak/>
        <w:t>如果要实现鼠标选中地图上的某一个省，地图两边的图表所展示的数据就变为这个选中的省的数据，首先需要监听地图点击事件的发生。</w:t>
      </w:r>
      <w:r>
        <w:t>E</w:t>
      </w:r>
      <w:r>
        <w:rPr>
          <w:rFonts w:hint="eastAsia"/>
        </w:rPr>
        <w:t>charts内置了事件监听函数，通过chart</w:t>
      </w:r>
      <w:r>
        <w:t>.on(“click”,</w:t>
      </w:r>
      <w:r w:rsidR="00376F9B">
        <w:t>func</w:t>
      </w:r>
      <w:r>
        <w:t>)</w:t>
      </w:r>
      <w:r w:rsidR="00376F9B">
        <w:rPr>
          <w:rFonts w:hint="eastAsia"/>
        </w:rPr>
        <w:t>就能实现点击事件的监听，func是点击事件发生时的要执行的函数，这个函数需要</w:t>
      </w:r>
      <w:r w:rsidR="00986909">
        <w:rPr>
          <w:rFonts w:hint="eastAsia"/>
        </w:rPr>
        <w:t>接收</w:t>
      </w:r>
      <w:r w:rsidR="00376F9B">
        <w:rPr>
          <w:rFonts w:hint="eastAsia"/>
        </w:rPr>
        <w:t>一个参数param，</w:t>
      </w:r>
      <w:r w:rsidR="00986909">
        <w:rPr>
          <w:rFonts w:hint="eastAsia"/>
        </w:rPr>
        <w:t>它由浏览器返回，可以在函数体内部直接使用。</w:t>
      </w:r>
    </w:p>
    <w:p w14:paraId="73FF58BF" w14:textId="7C9700C7" w:rsidR="008C3CB4" w:rsidRDefault="00986909" w:rsidP="008C3CB4">
      <w:pPr>
        <w:ind w:firstLine="420"/>
      </w:pPr>
      <w:r>
        <w:rPr>
          <w:rFonts w:hint="eastAsia"/>
        </w:rPr>
        <w:t>param是一个JS对象，在其内部有一个名为dataIndex的属性，根据每个省的不同，其值也不同，</w:t>
      </w:r>
      <w:r w:rsidR="008C3CB4">
        <w:rPr>
          <w:rFonts w:hint="eastAsia"/>
        </w:rPr>
        <w:t>例如如果点击了新疆省，返回的param的dataIndex就为2</w:t>
      </w:r>
      <w:r w:rsidR="008C3CB4">
        <w:t>7</w:t>
      </w:r>
      <w:r w:rsidR="008C3CB4">
        <w:rPr>
          <w:rFonts w:hint="eastAsia"/>
        </w:rPr>
        <w:t>。dataIndex的范围是0</w:t>
      </w:r>
      <w:r w:rsidR="008C3CB4">
        <w:t>~34</w:t>
      </w:r>
      <w:r w:rsidR="008C3CB4">
        <w:rPr>
          <w:rFonts w:hint="eastAsia"/>
        </w:rPr>
        <w:t>，在这里，我们默认的将什么都没选的默认状态设定为3</w:t>
      </w:r>
      <w:r w:rsidR="008C3CB4">
        <w:t>5</w:t>
      </w:r>
      <w:r w:rsidR="008C3CB4">
        <w:rPr>
          <w:rFonts w:hint="eastAsia"/>
        </w:rPr>
        <w:t>，也就是全中国的data</w:t>
      </w:r>
      <w:r w:rsidR="008C3CB4">
        <w:t>Index</w:t>
      </w:r>
      <w:r w:rsidR="008C3CB4">
        <w:rPr>
          <w:rFonts w:hint="eastAsia"/>
        </w:rPr>
        <w:t>为3</w:t>
      </w:r>
      <w:r w:rsidR="008C3CB4">
        <w:t>5</w:t>
      </w:r>
      <w:r w:rsidR="008C3CB4">
        <w:rPr>
          <w:rFonts w:hint="eastAsia"/>
        </w:rPr>
        <w:t>，这样，在第一次加载界面时的ajax请求就可以传递</w:t>
      </w:r>
      <w:r w:rsidR="008C3CB4">
        <w:t>35</w:t>
      </w:r>
      <w:r w:rsidR="008C3CB4">
        <w:rPr>
          <w:rFonts w:hint="eastAsia"/>
        </w:rPr>
        <w:t>这个参数，时的后端查询数据库的操作变得统一。</w:t>
      </w:r>
    </w:p>
    <w:p w14:paraId="4805C4EF" w14:textId="1BCA7446" w:rsidR="00E115DA" w:rsidRDefault="00E115DA" w:rsidP="008C3CB4">
      <w:pPr>
        <w:ind w:firstLine="420"/>
      </w:pPr>
      <w:r>
        <w:rPr>
          <w:rFonts w:hint="eastAsia"/>
        </w:rPr>
        <w:t>在这里的地图点击事件就会出现以下几种情况：1、最初加载时未点击任何省份；2、点击了某一个省份；3、点击了一个已经选中的省份；4、点击了另外一个省份。对于这四种情况，可以统一用以下这段代码实现。</w:t>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9A08E2">
      <w:pPr>
        <w:ind w:firstLine="420"/>
      </w:pPr>
      <w:r>
        <w:rPr>
          <w:rFonts w:hint="eastAsia"/>
        </w:rPr>
        <w:t>在监听函数执行之前，先设置了selected_</w:t>
      </w:r>
      <w:r>
        <w:t>id</w:t>
      </w:r>
      <w:r>
        <w:rPr>
          <w:rFonts w:hint="eastAsia"/>
        </w:rPr>
        <w:t>和last_</w:t>
      </w:r>
      <w:r>
        <w:t>id</w:t>
      </w:r>
      <w:r>
        <w:rPr>
          <w:rFonts w:hint="eastAsia"/>
        </w:rPr>
        <w:t>，分别代表了目前选择的省份id和上一个选中的省份id，它们的初始值都是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selected</w:t>
      </w:r>
      <w:r w:rsidR="00BD73C6">
        <w:t>_</w:t>
      </w:r>
      <w:r w:rsidR="00BD73C6">
        <w:rPr>
          <w:rFonts w:hint="eastAsia"/>
        </w:rPr>
        <w:t>id为选中省份的dataIndex，然后进行判断，如果当前选中的id与上一个id相等，</w:t>
      </w:r>
      <w:r w:rsidR="00550521">
        <w:rPr>
          <w:rFonts w:hint="eastAsia"/>
        </w:rPr>
        <w:t>则说明遇到了情况3，则将所有数据恢复到全国状态，即是发送序号3</w:t>
      </w:r>
      <w:r w:rsidR="00550521">
        <w:t>5</w:t>
      </w:r>
      <w:r w:rsidR="00550521">
        <w:rPr>
          <w:rFonts w:hint="eastAsia"/>
        </w:rPr>
        <w:t>的请求，如果不是，则是情况2或者情况4，则将last_</w:t>
      </w:r>
      <w:r w:rsidR="00550521">
        <w:t>id</w:t>
      </w:r>
      <w:r w:rsidR="00550521">
        <w:rPr>
          <w:rFonts w:hint="eastAsia"/>
        </w:rPr>
        <w:t>置为当前id以供下一次点击事件发生时使用。</w:t>
      </w:r>
    </w:p>
    <w:p w14:paraId="463FDBBA" w14:textId="451A8BC5" w:rsidR="009A08E2" w:rsidRPr="00380E82" w:rsidRDefault="009A08E2" w:rsidP="009A08E2">
      <w:pPr>
        <w:ind w:firstLine="420"/>
        <w:rPr>
          <w:rFonts w:hint="eastAsia"/>
        </w:rPr>
      </w:pPr>
      <w:r>
        <w:rPr>
          <w:rFonts w:hint="eastAsia"/>
        </w:rPr>
        <w:t>随后便可以通过ajax和selected</w:t>
      </w:r>
      <w:r>
        <w:t>_id</w:t>
      </w:r>
      <w:r>
        <w:rPr>
          <w:rFonts w:hint="eastAsia"/>
        </w:rPr>
        <w:t>向后台发送请求了，将相应的数据取到之后，需要将它们分配给每一个配置项，分配完毕之后，对每一个图表都再执行一次chart</w:t>
      </w:r>
      <w:r>
        <w:t>.setOption(option)</w:t>
      </w:r>
      <w:r>
        <w:rPr>
          <w:rFonts w:hint="eastAsia"/>
        </w:rPr>
        <w:t>，就可以看到图表再页面上更新了。</w:t>
      </w:r>
    </w:p>
    <w:p w14:paraId="7DDD0C6A" w14:textId="401D67A0" w:rsidR="004616B2" w:rsidRDefault="004616B2" w:rsidP="004616B2">
      <w:pPr>
        <w:pStyle w:val="3"/>
      </w:pPr>
      <w:r>
        <w:rPr>
          <w:rFonts w:hint="eastAsia"/>
        </w:rPr>
        <w:t>2</w:t>
      </w:r>
      <w:r>
        <w:t xml:space="preserve">.6 </w:t>
      </w:r>
      <w:r>
        <w:rPr>
          <w:rFonts w:hint="eastAsia"/>
        </w:rPr>
        <w:t>二级页面制作</w:t>
      </w:r>
    </w:p>
    <w:p w14:paraId="77C6E96E" w14:textId="24F616FA" w:rsidR="009A57CA" w:rsidRPr="009A57CA" w:rsidRDefault="009A08E2" w:rsidP="009A57CA">
      <w:pPr>
        <w:pStyle w:val="4"/>
        <w:rPr>
          <w:rFonts w:hint="eastAsia"/>
        </w:rPr>
      </w:pPr>
      <w:r>
        <w:rPr>
          <w:rFonts w:hint="eastAsia"/>
        </w:rPr>
        <w:t>2</w:t>
      </w:r>
      <w:r>
        <w:t xml:space="preserve">.6.1 </w:t>
      </w:r>
      <w:r>
        <w:rPr>
          <w:rFonts w:hint="eastAsia"/>
        </w:rPr>
        <w:t>进入二级页面</w:t>
      </w:r>
    </w:p>
    <w:p w14:paraId="678E9A91" w14:textId="6707FEA1" w:rsidR="003E306B" w:rsidRPr="003E306B" w:rsidRDefault="003E306B" w:rsidP="00263122">
      <w:pPr>
        <w:ind w:firstLine="420"/>
        <w:rPr>
          <w:rFonts w:hint="eastAsia"/>
        </w:rPr>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click</w:t>
      </w:r>
      <w:r w:rsidR="00BB785C">
        <w:t>.js</w:t>
      </w:r>
      <w:r w:rsidR="00BB785C">
        <w:rPr>
          <w:rFonts w:hint="eastAsia"/>
        </w:rPr>
        <w:t>文件并在HTML文件内通过script引入，在这个文件内通过选择器获取每一个图表的HTML元素</w:t>
      </w:r>
      <w:r w:rsidR="00791C4F">
        <w:rPr>
          <w:rFonts w:hint="eastAsia"/>
        </w:rPr>
        <w:t>，然后对每一个元素都添加一个click事件，当click事件发生之后，通过window.</w:t>
      </w:r>
      <w:r w:rsidR="00791C4F">
        <w:t>open()</w:t>
      </w:r>
      <w:r w:rsidR="00791C4F">
        <w:rPr>
          <w:rFonts w:hint="eastAsia"/>
        </w:rPr>
        <w:t>函数打开一个新的页面，调用时需要将要打开的HTML文件名传入。</w:t>
      </w:r>
    </w:p>
    <w:p w14:paraId="768B89D3" w14:textId="38C04C04" w:rsidR="009A08E2" w:rsidRDefault="009A08E2" w:rsidP="003E306B">
      <w:pPr>
        <w:pStyle w:val="4"/>
      </w:pPr>
      <w:r>
        <w:rPr>
          <w:rFonts w:hint="eastAsia"/>
        </w:rPr>
        <w:lastRenderedPageBreak/>
        <w:t>2</w:t>
      </w:r>
      <w:r>
        <w:t xml:space="preserve">.6.2 </w:t>
      </w:r>
      <w:r>
        <w:rPr>
          <w:rFonts w:hint="eastAsia"/>
        </w:rPr>
        <w:t>页面</w:t>
      </w:r>
      <w:r w:rsidR="003E306B">
        <w:rPr>
          <w:rFonts w:hint="eastAsia"/>
        </w:rPr>
        <w:t>设置</w:t>
      </w:r>
    </w:p>
    <w:p w14:paraId="44311403" w14:textId="4A18C23D" w:rsidR="00791C4F" w:rsidRPr="00791C4F" w:rsidRDefault="00263122" w:rsidP="00A24A58">
      <w:pPr>
        <w:ind w:firstLine="420"/>
        <w:rPr>
          <w:rFonts w:hint="eastAsia"/>
        </w:rPr>
      </w:pPr>
      <w:r>
        <w:rPr>
          <w:rFonts w:hint="eastAsia"/>
        </w:rPr>
        <w:t>对于这个页面的布局与美化，可以用到与主页面差不多的流程，在布局方面同样使用flex布局，只不过在这个页面中，将页面均匀分为三个相等的列，然后每个列又都均匀分为三个均等的盒子，对于header部分，直接复用主页面的header以保障一致性即可。这样整个页面就会有九个图表，再通过选择器对每一个盒子设置不同的图表</w:t>
      </w:r>
      <w:r w:rsidR="00A24A58">
        <w:rPr>
          <w:rFonts w:hint="eastAsia"/>
        </w:rPr>
        <w:t>。</w:t>
      </w:r>
    </w:p>
    <w:p w14:paraId="33625B32" w14:textId="300AD654" w:rsidR="002D1DE7" w:rsidRDefault="002D1DE7" w:rsidP="00A24A58">
      <w:pPr>
        <w:pStyle w:val="2"/>
        <w:numPr>
          <w:ilvl w:val="0"/>
          <w:numId w:val="1"/>
        </w:numPr>
      </w:pPr>
      <w:r>
        <w:t>后端配置以及设置路由</w:t>
      </w:r>
    </w:p>
    <w:p w14:paraId="6876C906" w14:textId="2388CB79" w:rsidR="00A24A58" w:rsidRDefault="001938B0" w:rsidP="00ED193D">
      <w:pPr>
        <w:pStyle w:val="3"/>
      </w:pPr>
      <w:r>
        <w:t>3.1</w:t>
      </w:r>
      <w:r w:rsidR="00ED193D">
        <w:t xml:space="preserve"> </w:t>
      </w:r>
      <w:r w:rsidR="00ED193D">
        <w:rPr>
          <w:rFonts w:hint="eastAsia"/>
        </w:rPr>
        <w:t>启动项目</w:t>
      </w:r>
    </w:p>
    <w:p w14:paraId="51F29661" w14:textId="12839E5D" w:rsidR="00B83AD4" w:rsidRPr="00B83AD4" w:rsidRDefault="000F21C1" w:rsidP="000F21C1">
      <w:pPr>
        <w:pStyle w:val="a0"/>
        <w:ind w:firstLine="420"/>
        <w:rPr>
          <w:rFonts w:hint="eastAsia"/>
        </w:rPr>
      </w:pPr>
      <w:r>
        <w:rPr>
          <w:rFonts w:hint="eastAsia"/>
        </w:rPr>
        <w:t>在</w:t>
      </w:r>
      <w:r w:rsidR="00B83AD4">
        <w:rPr>
          <w:rFonts w:hint="eastAsia"/>
        </w:rPr>
        <w:t>下载完Django后就可以创建项目并且用vscode打开，通过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命令就可以新建一个app。运行完毕，打开命令行，输入python</w:t>
      </w:r>
      <w:r w:rsidR="00B83AD4">
        <w:t xml:space="preserve"> </w:t>
      </w:r>
      <w:r w:rsidR="00B83AD4">
        <w:rPr>
          <w:rFonts w:hint="eastAsia"/>
        </w:rPr>
        <w:t>manage</w:t>
      </w:r>
      <w:r w:rsidR="00B83AD4">
        <w:t xml:space="preserve">.py runserver </w:t>
      </w:r>
      <w:r>
        <w:rPr>
          <w:rFonts w:hint="eastAsia"/>
        </w:rPr>
        <w:t>启动项目，在浏览器里访问1</w:t>
      </w:r>
      <w:r>
        <w:t>27.0.0.1</w:t>
      </w:r>
      <w:r>
        <w:rPr>
          <w:rFonts w:hint="eastAsia"/>
        </w:rPr>
        <w:t>:</w:t>
      </w:r>
      <w:r>
        <w:t>8080</w:t>
      </w:r>
      <w:r>
        <w:rPr>
          <w:rFonts w:hint="eastAsia"/>
        </w:rPr>
        <w:t>就可以看到Django项目的初始页面。</w:t>
      </w:r>
    </w:p>
    <w:p w14:paraId="4978E62E" w14:textId="5E5F188B" w:rsidR="00ED193D" w:rsidRDefault="00ED193D" w:rsidP="00ED193D">
      <w:pPr>
        <w:pStyle w:val="3"/>
      </w:pPr>
      <w:r>
        <w:rPr>
          <w:rFonts w:hint="eastAsia"/>
        </w:rPr>
        <w:t>3</w:t>
      </w:r>
      <w:r>
        <w:t xml:space="preserve">.2 </w:t>
      </w:r>
      <w:r>
        <w:rPr>
          <w:rFonts w:hint="eastAsia"/>
        </w:rPr>
        <w:t>路由配置</w:t>
      </w:r>
    </w:p>
    <w:p w14:paraId="013D86A2" w14:textId="1C2AF6C3" w:rsidR="000F21C1" w:rsidRDefault="000F21C1" w:rsidP="004D48FD">
      <w:pPr>
        <w:ind w:firstLine="420"/>
      </w:pPr>
      <w:r>
        <w:rPr>
          <w:rFonts w:hint="eastAsia"/>
        </w:rPr>
        <w:t>在测试完项目可用之后，</w:t>
      </w:r>
      <w:r w:rsidR="00EA3515">
        <w:rPr>
          <w:rFonts w:hint="eastAsia"/>
        </w:rPr>
        <w:t>就可以进行路由配置了，前端共有两个页面，需要为它们分别配置路由。首先在mysite文件夹下的urls里的urlpatterns里用path函数引入datacenter的urls文件，路径为“”，即为空，代表默认时就转到datacenter的urls再进行查询。</w:t>
      </w:r>
    </w:p>
    <w:p w14:paraId="37495E2C" w14:textId="0127F82A" w:rsidR="00EA3515" w:rsidRDefault="00EA3515" w:rsidP="004D48FD">
      <w:pPr>
        <w:ind w:firstLine="420"/>
      </w:pPr>
      <w:r>
        <w:rPr>
          <w:rFonts w:hint="eastAsia"/>
        </w:rPr>
        <w:t>设置完成之后，进入</w:t>
      </w:r>
      <w:r w:rsidR="002C773D">
        <w:rPr>
          <w:rFonts w:hint="eastAsia"/>
        </w:rPr>
        <w:t>datacenter文件夹，在urls文件里的urlpatterns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w:t>
      </w:r>
      <w:r w:rsidR="009A37C5">
        <w:t>z1</w:t>
      </w:r>
      <w:r w:rsidR="009A37C5">
        <w:t>’,view</w:t>
      </w:r>
      <w:r w:rsidR="009A37C5">
        <w:t>s.z1</w:t>
      </w:r>
      <w:r w:rsidR="009A37C5">
        <w:t>,name=</w:t>
      </w:r>
      <w:r w:rsidR="008E598E">
        <w:rPr>
          <w:rFonts w:hint="eastAsia"/>
        </w:rPr>
        <w:t>“</w:t>
      </w:r>
      <w:r w:rsidR="009A37C5">
        <w:t>z1</w:t>
      </w:r>
      <w:r w:rsidR="009A37C5">
        <w:t>”</w:t>
      </w:r>
      <w:r w:rsidR="009A37C5">
        <w:rPr>
          <w:rFonts w:hint="eastAsia"/>
        </w:rPr>
        <w:t>)，添加完成之后，进入views文件，创建index函数和z</w:t>
      </w:r>
      <w:r w:rsidR="009A37C5">
        <w:t>1</w:t>
      </w:r>
      <w:r w:rsidR="009A37C5">
        <w:rPr>
          <w:rFonts w:hint="eastAsia"/>
        </w:rPr>
        <w:t>函数，在这两个函数内部返回通过render函数处理的相应的HTML文件，即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4D48FD">
      <w:pPr>
        <w:ind w:firstLine="420"/>
        <w:rPr>
          <w:rFonts w:hint="eastAsia"/>
        </w:rPr>
      </w:pPr>
      <w:r>
        <w:rPr>
          <w:rFonts w:hint="eastAsia"/>
        </w:rPr>
        <w:t>另外，值得注意的是，这两个文件必须放在datacenter文件夹</w:t>
      </w:r>
      <w:r w:rsidR="004D48FD">
        <w:rPr>
          <w:rFonts w:hint="eastAsia"/>
        </w:rPr>
        <w:t>内的templates文件夹下，如果不是在这个位置，Django将无法找到文件。</w:t>
      </w:r>
    </w:p>
    <w:p w14:paraId="41FFDB05" w14:textId="11DDAF55" w:rsidR="00ED193D" w:rsidRDefault="00ED193D" w:rsidP="00ED193D">
      <w:pPr>
        <w:pStyle w:val="3"/>
      </w:pPr>
      <w:r>
        <w:rPr>
          <w:rFonts w:hint="eastAsia"/>
        </w:rPr>
        <w:t>3</w:t>
      </w:r>
      <w:r>
        <w:t xml:space="preserve">.3 </w:t>
      </w:r>
      <w:r>
        <w:rPr>
          <w:rFonts w:hint="eastAsia"/>
        </w:rPr>
        <w:t>静态资源定位</w:t>
      </w:r>
    </w:p>
    <w:p w14:paraId="009BF8B8" w14:textId="15ED25B9" w:rsidR="004D48FD" w:rsidRPr="004D48FD" w:rsidRDefault="004D48FD" w:rsidP="00080960">
      <w:pPr>
        <w:pStyle w:val="a0"/>
        <w:ind w:firstLine="420"/>
        <w:rPr>
          <w:rFonts w:hint="eastAsia"/>
        </w:rPr>
      </w:pPr>
      <w:r>
        <w:rPr>
          <w:rFonts w:hint="eastAsia"/>
        </w:rPr>
        <w:t>在前端模块里，除了HTML文件，其他的文件都被称为静态资源。</w:t>
      </w:r>
      <w:r w:rsidR="00E952D2">
        <w:rPr>
          <w:rFonts w:hint="eastAsia"/>
        </w:rPr>
        <w:t>如果不进行设置，只在配置路由之后打开</w:t>
      </w:r>
      <w:r w:rsidR="00080960">
        <w:rPr>
          <w:rFonts w:hint="eastAsia"/>
        </w:rPr>
        <w:t>网页，只能看到HTML结构而看不到CSS美化效果和JS的交互效果。解决方法是在整个项目的根目录下创建一个static文件夹，将所有的JS文件、CSS文件、图片文件、字体文件都放进去，然后打开mysite文件夹下的setting文件，新建一个名为STATIC_</w:t>
      </w:r>
      <w:r w:rsidR="00080960">
        <w:t>URL</w:t>
      </w:r>
      <w:r w:rsidR="00080960">
        <w:rPr>
          <w:rFonts w:hint="eastAsia"/>
        </w:rPr>
        <w:t>的变量将其赋值为“static</w:t>
      </w:r>
      <w:r w:rsidR="00080960">
        <w:t>/</w:t>
      </w:r>
      <w:r w:rsidR="00080960">
        <w:rPr>
          <w:rFonts w:hint="eastAsia"/>
        </w:rPr>
        <w:t>”，这就为程序指明了静态资源存放的路径，当程序检索HTML文件时，遇到请求静态资源的代码就会到根目录下的static文件夹下寻找相应文件，从而完成渲染页面。</w:t>
      </w:r>
    </w:p>
    <w:p w14:paraId="4D739B0A" w14:textId="76F3A566" w:rsidR="009462C5" w:rsidRDefault="00ED193D" w:rsidP="00ED193D">
      <w:pPr>
        <w:pStyle w:val="3"/>
      </w:pPr>
      <w:r>
        <w:rPr>
          <w:rFonts w:hint="eastAsia"/>
        </w:rPr>
        <w:t>3</w:t>
      </w:r>
      <w:r>
        <w:t xml:space="preserve">.4 </w:t>
      </w:r>
      <w:r>
        <w:rPr>
          <w:rFonts w:hint="eastAsia"/>
        </w:rPr>
        <w:t>数据库设置</w:t>
      </w:r>
    </w:p>
    <w:p w14:paraId="58E1CD85" w14:textId="3DB12FD2" w:rsidR="009462C5" w:rsidRDefault="009462C5" w:rsidP="00D31B46">
      <w:pPr>
        <w:ind w:firstLine="420"/>
      </w:pPr>
      <w:r>
        <w:rPr>
          <w:rFonts w:hint="eastAsia"/>
        </w:rPr>
        <w:lastRenderedPageBreak/>
        <w:t>由于后端所处理的所有数据都将是有数据库所管理的，所以要为Django项目配置数据库。</w:t>
      </w:r>
      <w:r w:rsidR="009C3699">
        <w:rPr>
          <w:rFonts w:hint="eastAsia"/>
        </w:rPr>
        <w:t>Django默认支持的数据库sqllite</w:t>
      </w:r>
      <w:r w:rsidR="009C3699">
        <w:t>3</w:t>
      </w:r>
      <w:r w:rsidR="009C3699">
        <w:rPr>
          <w:rFonts w:hint="eastAsia"/>
        </w:rPr>
        <w:t>，但是本次项目决定使用</w:t>
      </w:r>
      <w:r w:rsidR="009C3699">
        <w:t>MySQL</w:t>
      </w:r>
      <w:r w:rsidR="009C3699">
        <w:rPr>
          <w:rFonts w:hint="eastAsia"/>
        </w:rPr>
        <w:t>数据库，所以需要更换数据库。首先应该安装好MySQL数据库并且打开它（详见4</w:t>
      </w:r>
      <w:r w:rsidR="009C3699">
        <w:t>.2</w:t>
      </w:r>
      <w:r w:rsidR="009C3699">
        <w:rPr>
          <w:rFonts w:hint="eastAsia"/>
        </w:rPr>
        <w:t>），然后进入mysite文件夹，打开settings文件，在其内部找到DATABASE变量对应的对象，将其ENGINE项改为‘django</w:t>
      </w:r>
      <w:r w:rsidR="009C3699">
        <w:t>.db.backends.mysql</w:t>
      </w:r>
      <w:r w:rsidR="009C3699">
        <w:rPr>
          <w:rFonts w:hint="eastAsia"/>
        </w:rPr>
        <w:t>’，将NAME项改为数据库的名字geodata，HOST设为1</w:t>
      </w:r>
      <w:r w:rsidR="009C3699">
        <w:t>27</w:t>
      </w:r>
      <w:r w:rsidR="009C3699">
        <w:rPr>
          <w:rFonts w:hint="eastAsia"/>
        </w:rPr>
        <w:t>.</w:t>
      </w:r>
      <w:r w:rsidR="009C3699">
        <w:t>0.0.1</w:t>
      </w:r>
      <w:r w:rsidR="009C3699">
        <w:rPr>
          <w:rFonts w:hint="eastAsia"/>
        </w:rPr>
        <w:t>，</w:t>
      </w:r>
    </w:p>
    <w:p w14:paraId="51846DE5" w14:textId="06DD2761" w:rsidR="009C3699" w:rsidRDefault="009C3699" w:rsidP="009462C5">
      <w:r>
        <w:t>Port</w:t>
      </w:r>
      <w:r>
        <w:rPr>
          <w:rFonts w:hint="eastAsia"/>
        </w:rPr>
        <w:t>设置为3</w:t>
      </w:r>
      <w:r>
        <w:t>306</w:t>
      </w:r>
      <w:r>
        <w:rPr>
          <w:rFonts w:hint="eastAsia"/>
        </w:rPr>
        <w:t>，USER和PASSWORD设置为新建数据库是创建的用户名和密码。</w:t>
      </w:r>
    </w:p>
    <w:p w14:paraId="1145EEB0" w14:textId="006C8946" w:rsidR="0093483F" w:rsidRPr="009462C5" w:rsidRDefault="00D31B46" w:rsidP="009462C5">
      <w:pPr>
        <w:rPr>
          <w:rFonts w:hint="eastAsia"/>
        </w:rPr>
      </w:pPr>
      <w:r>
        <w:tab/>
      </w:r>
      <w:r>
        <w:rPr>
          <w:rFonts w:hint="eastAsia"/>
        </w:rPr>
        <w:t>在做完上述工作之后，需要在命令行运行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迁移文件，然后运行python manage</w:t>
      </w:r>
      <w:r w:rsidR="0093483F">
        <w:t xml:space="preserve">.py migrate </w:t>
      </w:r>
      <w:r w:rsidR="0093483F">
        <w:rPr>
          <w:rFonts w:hint="eastAsia"/>
        </w:rPr>
        <w:t>进行迁移。在这之后数据库就和django程序关联了。</w:t>
      </w:r>
    </w:p>
    <w:p w14:paraId="638E30DB" w14:textId="5EDAEDA9" w:rsidR="00ED193D" w:rsidRDefault="009462C5" w:rsidP="00ED193D">
      <w:pPr>
        <w:pStyle w:val="3"/>
      </w:pPr>
      <w:r>
        <w:t>3</w:t>
      </w:r>
      <w:r>
        <w:rPr>
          <w:rFonts w:hint="eastAsia"/>
        </w:rPr>
        <w:t>.</w:t>
      </w:r>
      <w:r>
        <w:t xml:space="preserve">5 </w:t>
      </w:r>
      <w:r>
        <w:rPr>
          <w:rFonts w:hint="eastAsia"/>
        </w:rPr>
        <w:t>数据接口编写</w:t>
      </w:r>
      <w:r w:rsidR="00B61483">
        <w:rPr>
          <w:rFonts w:hint="eastAsia"/>
        </w:rPr>
        <w:t xml:space="preserve"> </w:t>
      </w:r>
    </w:p>
    <w:p w14:paraId="0FDC652F" w14:textId="695A79BA" w:rsidR="0093483F" w:rsidRDefault="00354A24" w:rsidP="006D767D">
      <w:pPr>
        <w:ind w:firstLine="420"/>
      </w:pPr>
      <w:r>
        <w:rPr>
          <w:rFonts w:hint="eastAsia"/>
        </w:rPr>
        <w:t>本次项目中的前端图表所展示的数据都是要从后端获取的，要完成这项操作，可以为网站增加一个获取数据的路由，每当前端访问这个路径的时候就将数据打包为JSON格式返回。</w:t>
      </w:r>
      <w:r w:rsidR="006D767D">
        <w:rPr>
          <w:rFonts w:hint="eastAsia"/>
        </w:rPr>
        <w:t>首先在datacenter文件夹的urlpatterns里增加pa</w:t>
      </w:r>
      <w:r w:rsidR="006D767D">
        <w:t>th(“api/data”, views.get_data, name=</w:t>
      </w:r>
      <w:r w:rsidR="006D767D">
        <w:rPr>
          <w:rFonts w:hint="eastAsia"/>
        </w:rPr>
        <w:t>“a</w:t>
      </w:r>
      <w:r w:rsidR="006D767D">
        <w:t>pi-data</w:t>
      </w:r>
      <w:r w:rsidR="006D767D">
        <w:rPr>
          <w:rFonts w:hint="eastAsia"/>
        </w:rPr>
        <w:t>”</w:t>
      </w:r>
      <w:r w:rsidR="006D767D">
        <w:t>)</w:t>
      </w:r>
      <w:r w:rsidR="006D767D">
        <w:rPr>
          <w:rFonts w:hint="eastAsia"/>
        </w:rPr>
        <w:t>条目，这代表当访问了1</w:t>
      </w:r>
      <w:r w:rsidR="006D767D">
        <w:t>27.0.0.1</w:t>
      </w:r>
      <w:r w:rsidR="006D767D">
        <w:rPr>
          <w:rFonts w:hint="eastAsia"/>
        </w:rPr>
        <w:t>:</w:t>
      </w:r>
      <w:r w:rsidR="006D767D">
        <w:t>8080/api/data</w:t>
      </w:r>
      <w:r w:rsidR="006D767D">
        <w:rPr>
          <w:rFonts w:hint="eastAsia"/>
        </w:rPr>
        <w:t>时会获取到views文件里get</w:t>
      </w:r>
      <w:r w:rsidR="006D767D">
        <w:t>_</w:t>
      </w:r>
      <w:r w:rsidR="006D767D">
        <w:rPr>
          <w:rFonts w:hint="eastAsia"/>
        </w:rPr>
        <w:t>data函数所返回的数据。</w:t>
      </w:r>
    </w:p>
    <w:p w14:paraId="4EFCC0C4" w14:textId="10BCEACE" w:rsidR="006D767D" w:rsidRDefault="006D767D" w:rsidP="006D767D">
      <w:pPr>
        <w:ind w:firstLine="420"/>
      </w:pPr>
      <w:r>
        <w:rPr>
          <w:rFonts w:hint="eastAsia"/>
        </w:rPr>
        <w:t>在views文件里，新建一个get</w:t>
      </w:r>
      <w:r>
        <w:t>_data</w:t>
      </w:r>
      <w:r>
        <w:rPr>
          <w:rFonts w:hint="eastAsia"/>
        </w:rPr>
        <w:t>函数，该函数接收一个</w:t>
      </w:r>
      <w:r w:rsidR="008F640D">
        <w:rPr>
          <w:rFonts w:hint="eastAsia"/>
        </w:rPr>
        <w:t>参数request，该参数内部包含了浏览器发送的请求信息，其中一个重要的参数就是所点击的地图省份的geoIndex，获取到此id就可以根据它从数据库中查询到相应的数据。</w:t>
      </w:r>
    </w:p>
    <w:p w14:paraId="3A88AACA" w14:textId="2C65843F" w:rsidR="008E598E" w:rsidRDefault="008E598E" w:rsidP="006D767D">
      <w:pPr>
        <w:ind w:firstLine="420"/>
      </w:pPr>
      <w:r>
        <w:rPr>
          <w:rFonts w:hint="eastAsia"/>
        </w:rPr>
        <w:t>在查询数据库之前，需要从django</w:t>
      </w:r>
      <w:r>
        <w:t>.db</w:t>
      </w:r>
      <w:r>
        <w:rPr>
          <w:rFonts w:hint="eastAsia"/>
        </w:rPr>
        <w:t>中引入connection模块，然后通过SQL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7C8FF39D" w:rsidR="008E598E" w:rsidRPr="0093483F" w:rsidRDefault="002B044F" w:rsidP="002B044F">
      <w:pPr>
        <w:ind w:firstLine="420"/>
        <w:rPr>
          <w:rFonts w:hint="eastAsia"/>
        </w:rPr>
      </w:pPr>
      <w:r>
        <w:rPr>
          <w:rFonts w:hint="eastAsia"/>
        </w:rPr>
        <w:t>从数据库里读出的数据是以字符串的形式存储的，并且格式不符合要求，需要对其格式进行处理，并且通过json模块将其转化为json格式，最后根据id返回前端所需要的数据段。</w:t>
      </w:r>
    </w:p>
    <w:p w14:paraId="4F4895C9" w14:textId="63AB9906" w:rsidR="002D1DE7" w:rsidRDefault="002D1DE7" w:rsidP="002D1DE7">
      <w:pPr>
        <w:pStyle w:val="2"/>
      </w:pPr>
      <w:r>
        <w:t xml:space="preserve">第四章 服务器配置 </w:t>
      </w:r>
    </w:p>
    <w:p w14:paraId="5ED69938" w14:textId="12E5714C" w:rsidR="002D1DE7" w:rsidRDefault="002D1DE7" w:rsidP="009353CA">
      <w:pPr>
        <w:pStyle w:val="3"/>
        <w:ind w:left="590" w:hanging="590"/>
      </w:pPr>
      <w:r>
        <w:t>4.1 云服务器配置</w:t>
      </w:r>
    </w:p>
    <w:p w14:paraId="251F2780" w14:textId="632F75F7" w:rsidR="002D1DE7" w:rsidRDefault="002D1DE7" w:rsidP="002D1DE7">
      <w:pPr>
        <w:pStyle w:val="4"/>
      </w:pPr>
      <w:r>
        <w:rPr>
          <w:rFonts w:ascii="MS Gothic" w:eastAsia="MS Gothic" w:hAnsi="MS Gothic" w:cs="MS Gothic" w:hint="eastAsia"/>
        </w:rPr>
        <w:t>​</w:t>
      </w:r>
      <w:r>
        <w:t>4.1.1 阿里云服务器简介</w:t>
      </w:r>
    </w:p>
    <w:p w14:paraId="2ECD6E28" w14:textId="433EF43F" w:rsidR="005E6D47" w:rsidRDefault="005E6D47" w:rsidP="00A0402F">
      <w:pPr>
        <w:ind w:firstLine="420"/>
      </w:pPr>
      <w:r>
        <w:rPr>
          <w:rFonts w:hint="eastAsia"/>
        </w:rPr>
        <w:lastRenderedPageBreak/>
        <w:t>云服务器，英文简称为ECS，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吕奎&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吕奎&lt;/author&gt;&lt;/authors&gt;&lt;tertiary-authors&gt;&lt;author&gt;丁健,&lt;/author&gt;&lt;/tertiary-authors&gt;&lt;/contributors&gt;&lt;titles&gt;&lt;title&gt;基于Django框架的发酵技术云服务器开发&lt;/title&gt;&lt;/titles&gt;&lt;keywords&gt;&lt;keyword&gt;Django框架&lt;/keyword&gt;&lt;keyword&gt;毕赤酵母&lt;/keyword&gt;&lt;keyword&gt;数据管理&lt;/keyword&gt;&lt;keyword&gt;工艺控制&lt;/keyword&gt;&lt;keyword&gt;Python&lt;/keyword&gt;&lt;/keywords&gt;&lt;dates&gt;&lt;year&gt;2021&lt;/year&gt;&lt;/dates&gt;&lt;publisher&gt;江南大学&lt;/publisher&gt;&lt;work-type&gt;硕士&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2AC7BEB" w:rsidR="00A0402F" w:rsidRDefault="00A0402F" w:rsidP="005E6D47">
      <w:r>
        <w:tab/>
      </w:r>
      <w:r w:rsidR="00AE137F">
        <w:rPr>
          <w:rFonts w:hint="eastAsia"/>
        </w:rPr>
        <w:t>阿里云在国内的云计算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768CAF54" w:rsidR="00753790" w:rsidRPr="005E6D47" w:rsidRDefault="00753790" w:rsidP="005E6D47">
      <w:pPr>
        <w:rPr>
          <w:rFonts w:hint="eastAsia"/>
        </w:rPr>
      </w:pPr>
      <w:r>
        <w:tab/>
      </w:r>
      <w:r>
        <w:rPr>
          <w:rFonts w:hint="eastAsia"/>
        </w:rPr>
        <w:t>在windows系统里有为了保护电脑不被侵害的系统防火墙，云服务器中的安全组的作用与其类似，它规定了只用一些设定的IP和端口号可以访问云服务器</w:t>
      </w:r>
      <w:r w:rsidR="007260E1">
        <w:rPr>
          <w:rFonts w:hint="eastAsia"/>
        </w:rPr>
        <w:t>。在购买完云服务器之后就可以进入配置界面进行配置，</w:t>
      </w:r>
      <w:r w:rsidR="008E15BA">
        <w:rPr>
          <w:rFonts w:hint="eastAsia"/>
        </w:rPr>
        <w:t>在本次项目中需要进行5个配置，分别是</w:t>
      </w:r>
      <w:r w:rsidR="008E15BA">
        <w:t>0.0.0.0/22</w:t>
      </w:r>
      <w:r w:rsidR="008E15BA">
        <w:rPr>
          <w:rFonts w:hint="eastAsia"/>
        </w:rPr>
        <w:t>，打开这个端口用于开放SSH连接服务（详见4</w:t>
      </w:r>
      <w:r w:rsidR="008E15BA">
        <w:t>.1.3</w:t>
      </w:r>
      <w:r w:rsidR="008E15BA">
        <w:rPr>
          <w:rFonts w:hint="eastAsia"/>
        </w:rPr>
        <w:t>）；0</w:t>
      </w:r>
      <w:r w:rsidR="008E15BA">
        <w:t>.0.0.</w:t>
      </w:r>
      <w:r w:rsidR="008E15BA">
        <w:rPr>
          <w:rFonts w:hint="eastAsia"/>
        </w:rPr>
        <w:t>0</w:t>
      </w:r>
      <w:r w:rsidR="008E15BA">
        <w:t>/80</w:t>
      </w:r>
      <w:r w:rsidR="008E15BA">
        <w:rPr>
          <w:rFonts w:hint="eastAsia"/>
        </w:rPr>
        <w:t>，打开这个端口用于开放http服务；0</w:t>
      </w:r>
      <w:r w:rsidR="008E15BA">
        <w:t>.0.0.0/</w:t>
      </w:r>
      <w:r w:rsidR="0096129C">
        <w:t>3389</w:t>
      </w:r>
      <w:r w:rsidR="0096129C">
        <w:rPr>
          <w:rFonts w:hint="eastAsia"/>
        </w:rPr>
        <w:t>，这个端口被默认打开，用于实现远程显示协议（RDP）；0</w:t>
      </w:r>
      <w:r w:rsidR="0096129C">
        <w:t>.0.0.0/8000</w:t>
      </w:r>
      <w:r w:rsidR="0096129C">
        <w:rPr>
          <w:rFonts w:hint="eastAsia"/>
        </w:rPr>
        <w:t>，用于开放django服务；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7B5EB4">
      <w:pPr>
        <w:pStyle w:val="4"/>
      </w:pPr>
      <w:r>
        <w:rPr>
          <w:rFonts w:ascii="MS Gothic" w:eastAsia="MS Gothic" w:hAnsi="MS Gothic" w:cs="MS Gothic" w:hint="eastAsia"/>
        </w:rPr>
        <w:t>​</w:t>
      </w:r>
      <w:r>
        <w:t>4.1.2 Linux的基本配置</w:t>
      </w:r>
    </w:p>
    <w:p w14:paraId="5E8D6C8E" w14:textId="6DEC231B" w:rsidR="007B5EB4" w:rsidRDefault="007B5EB4" w:rsidP="0038469B">
      <w:pPr>
        <w:ind w:firstLine="420"/>
      </w:pPr>
      <w:r>
        <w:rPr>
          <w:rFonts w:hint="eastAsia"/>
        </w:rPr>
        <w:t>从理论上来说，云服务器上可以运行任何一种操作系统，但是考虑到云服务器的用途，大多数情况下还是会选择基于Linux内核的操作系统。</w:t>
      </w:r>
    </w:p>
    <w:p w14:paraId="170BB155" w14:textId="67B508CD" w:rsidR="007B5EB4" w:rsidRDefault="007B5EB4" w:rsidP="0038469B">
      <w:pPr>
        <w:ind w:firstLine="420"/>
      </w:pPr>
      <w:r>
        <w:rPr>
          <w:rFonts w:hint="eastAsia"/>
        </w:rPr>
        <w:t>Linux内核代码早已经被开源，现如今，以Linux内核为基础开发的操作系统的种类越来越多，比较出名的有RedHat、CentOS、Ubuntu、Arch、deepin</w:t>
      </w:r>
      <w:r w:rsidR="0038469B">
        <w:rPr>
          <w:rFonts w:hint="eastAsia"/>
        </w:rPr>
        <w:t>、kali</w:t>
      </w:r>
      <w:r>
        <w:rPr>
          <w:rFonts w:hint="eastAsia"/>
        </w:rPr>
        <w:t>等等，甚至每个人都可以按照个人喜好开发自己的操作系统，本次项目中选择的是Ubuntu</w:t>
      </w:r>
      <w:r w:rsidR="0038469B">
        <w:t>20.04</w:t>
      </w:r>
      <w:r w:rsidR="0038469B">
        <w:rPr>
          <w:rFonts w:hint="eastAsia"/>
        </w:rPr>
        <w:t>LTS版本的操作系统。</w:t>
      </w:r>
    </w:p>
    <w:p w14:paraId="423EA80B" w14:textId="550E2A1B" w:rsidR="0038469B" w:rsidRDefault="0038469B" w:rsidP="0038469B">
      <w:pPr>
        <w:ind w:firstLine="420"/>
      </w:pPr>
      <w:r>
        <w:rPr>
          <w:rFonts w:hint="eastAsia"/>
        </w:rPr>
        <w:t>在云服务器管理界面可以选择创建实例，创建完成之后就会出现操作系统的选择界面，点击选择Ubuntu就可以配置成功了。</w:t>
      </w:r>
    </w:p>
    <w:p w14:paraId="1B722660" w14:textId="34217548" w:rsidR="0038469B" w:rsidRDefault="0038469B" w:rsidP="0038469B">
      <w:pPr>
        <w:ind w:firstLine="420"/>
      </w:pPr>
      <w:r>
        <w:rPr>
          <w:rFonts w:hint="eastAsia"/>
        </w:rPr>
        <w:t>在云服务器上的Ubuntu</w:t>
      </w:r>
      <w:r w:rsidR="00692C87">
        <w:rPr>
          <w:rFonts w:hint="eastAsia"/>
        </w:rPr>
        <w:t>系统默认使用命令行进行控制，这个程序被称为shell，在命令行内输入的命令称为shell命令，由命令组成的文件称为shell脚本。在刚刚进入操作系统时，命令行会提示输入账号密码进行登录，登录后会使用默认用户root，root的权限非常大，可以执行操作系统里的所有命令，容易造成安全隐患，如果是日常使用Linux则不建议用root用户，但是作者对Linux操作系统足够熟悉，所以本次就直接使用root用户对系统进行配置。</w:t>
      </w:r>
    </w:p>
    <w:p w14:paraId="7FA9A8C6" w14:textId="57F5F15F" w:rsidR="00CF71CC" w:rsidRDefault="000C3EAA" w:rsidP="00CF71CC">
      <w:pPr>
        <w:ind w:firstLine="420"/>
      </w:pPr>
      <w:r>
        <w:rPr>
          <w:rFonts w:hint="eastAsia"/>
        </w:rPr>
        <w:t>为了能让该系统运行django程序，我们需要提前下载相关的软件包，但是由于特殊原因，在国内用Linux下载软件的速度特别慢甚至有可能失败，所以要先进行换源操作，也就是更换软件的提供者。</w:t>
      </w:r>
      <w:r w:rsidR="00DB194D">
        <w:rPr>
          <w:rFonts w:hint="eastAsia"/>
        </w:rPr>
        <w:t>首先运行 vi</w:t>
      </w:r>
      <w:r w:rsidR="00DB194D">
        <w:t xml:space="preserve"> /et</w:t>
      </w:r>
      <w:r w:rsidR="00CF71CC">
        <w:rPr>
          <w:rFonts w:hint="eastAsia"/>
        </w:rPr>
        <w:t>c</w:t>
      </w:r>
      <w:r w:rsidR="00DB194D">
        <w:t>/apt/sources.list</w:t>
      </w:r>
      <w:r w:rsidR="00CF71CC">
        <w:rPr>
          <w:rFonts w:hint="eastAsia"/>
        </w:rPr>
        <w:t>，运行成功后会进入vim编辑器界面，vim编辑器的操作与大多数编辑器不同，进入编辑界面后默认为“命令模式”，点击键盘上的i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00B050"/>
          <w:kern w:val="0"/>
          <w:szCs w:val="21"/>
        </w:rPr>
        <w:t>-</w:t>
      </w:r>
      <w:r w:rsidRPr="00454113">
        <w:rPr>
          <w:rFonts w:ascii="Consolas" w:eastAsia="宋体" w:hAnsi="Consolas" w:cs="宋体"/>
          <w:color w:val="00B050"/>
          <w:kern w:val="0"/>
          <w:szCs w:val="21"/>
        </w:rPr>
        <w:t>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lastRenderedPageBreak/>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CF71CC">
      <w:pPr>
        <w:ind w:firstLine="420"/>
      </w:pPr>
      <w:r>
        <w:rPr>
          <w:rFonts w:hint="eastAsia"/>
        </w:rPr>
        <w:t>复制完毕之后，点击ESC键，然后点击“shift</w:t>
      </w:r>
      <w:r>
        <w:t>+</w:t>
      </w:r>
      <w:r>
        <w:rPr>
          <w:rFonts w:hint="eastAsia"/>
        </w:rPr>
        <w:t>:”，输入wq后点击回车，这样就将文件内容成功修改并且保存</w:t>
      </w:r>
      <w:r w:rsidR="00661DC2">
        <w:rPr>
          <w:rFonts w:hint="eastAsia"/>
        </w:rPr>
        <w:t>，换源工作就完成了。</w:t>
      </w:r>
    </w:p>
    <w:p w14:paraId="00E79F8C" w14:textId="3DF23430" w:rsidR="00661DC2" w:rsidRPr="00454113" w:rsidRDefault="00661DC2" w:rsidP="00CF71CC">
      <w:pPr>
        <w:ind w:firstLine="420"/>
        <w:rPr>
          <w:rFonts w:hint="eastAsia"/>
        </w:rPr>
      </w:pPr>
      <w:r>
        <w:rPr>
          <w:rFonts w:hint="eastAsia"/>
        </w:rPr>
        <w:t>紧接着在命令行上输入apt</w:t>
      </w:r>
      <w:r>
        <w:t xml:space="preserve">-get update </w:t>
      </w:r>
      <w:r>
        <w:rPr>
          <w:rFonts w:hint="eastAsia"/>
        </w:rPr>
        <w:t>命令更新软件列表，然后输入apt</w:t>
      </w:r>
      <w:r>
        <w:t>-</w:t>
      </w:r>
      <w:r>
        <w:rPr>
          <w:rFonts w:hint="eastAsia"/>
        </w:rPr>
        <w:t>get</w:t>
      </w:r>
      <w:r>
        <w:t xml:space="preserve"> </w:t>
      </w:r>
      <w:r>
        <w:rPr>
          <w:rFonts w:hint="eastAsia"/>
        </w:rPr>
        <w:t>upgrade</w:t>
      </w:r>
      <w:r w:rsidR="00726129">
        <w:rPr>
          <w:rFonts w:hint="eastAsia"/>
        </w:rPr>
        <w:t>更新软件包。自此，软件安装的准备工作就完成了。运行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python，安装完成后就可以使用pip命令了。运行pip install</w:t>
      </w:r>
      <w:r w:rsidR="00726129">
        <w:t xml:space="preserve"> </w:t>
      </w:r>
      <w:r w:rsidR="00726129">
        <w:rPr>
          <w:rFonts w:hint="eastAsia"/>
        </w:rPr>
        <w:t>django安装django</w:t>
      </w:r>
      <w:r w:rsidR="006261CE">
        <w:rPr>
          <w:rFonts w:hint="eastAsia"/>
        </w:rPr>
        <w:t>，运行pip</w:t>
      </w:r>
      <w:r w:rsidR="006261CE">
        <w:t xml:space="preserve"> install </w:t>
      </w:r>
      <w:r w:rsidR="006261CE">
        <w:rPr>
          <w:rFonts w:hint="eastAsia"/>
        </w:rPr>
        <w:t>mysqlclient安装django中</w:t>
      </w:r>
      <w:r w:rsidR="006261CE">
        <w:t>MySQL</w:t>
      </w:r>
      <w:r w:rsidR="006261CE">
        <w:rPr>
          <w:rFonts w:hint="eastAsia"/>
        </w:rPr>
        <w:t>管理程序。</w:t>
      </w:r>
    </w:p>
    <w:p w14:paraId="25526762" w14:textId="0FC8E64A" w:rsidR="002D1DE7" w:rsidRDefault="002D1DE7" w:rsidP="002D1DE7">
      <w:pPr>
        <w:pStyle w:val="4"/>
      </w:pPr>
      <w:r>
        <w:rPr>
          <w:rFonts w:ascii="MS Gothic" w:eastAsia="MS Gothic" w:hAnsi="MS Gothic" w:cs="MS Gothic" w:hint="eastAsia"/>
        </w:rPr>
        <w:t>​</w:t>
      </w:r>
      <w:r>
        <w:t>4.1.3 Xshell远程连接云服务器</w:t>
      </w:r>
    </w:p>
    <w:p w14:paraId="293757FC" w14:textId="7E0C8653" w:rsidR="006261CE" w:rsidRDefault="006261CE" w:rsidP="00F737D5">
      <w:pPr>
        <w:ind w:firstLine="42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shell不是长久之计</w:t>
      </w:r>
      <w:r w:rsidR="00F737D5">
        <w:rPr>
          <w:rFonts w:hint="eastAsia"/>
        </w:rPr>
        <w:t>，所以接下来的工作会在windows端的Xshell软件内完成。</w:t>
      </w:r>
    </w:p>
    <w:p w14:paraId="22530371" w14:textId="7324E301" w:rsidR="00F737D5" w:rsidRPr="00F737D5" w:rsidRDefault="00F737D5" w:rsidP="006261CE">
      <w:pPr>
        <w:rPr>
          <w:rFonts w:hint="eastAsia"/>
        </w:rPr>
      </w:pPr>
      <w:r>
        <w:tab/>
      </w:r>
      <w:r>
        <w:rPr>
          <w:rFonts w:hint="eastAsia"/>
        </w:rPr>
        <w:t>在官网上可以下载到社区免费版本的Xshell，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ssh协议以root用户登录该</w:t>
      </w:r>
      <w:r w:rsidR="00905B66">
        <w:t>I</w:t>
      </w:r>
      <w:r w:rsidR="00905B66">
        <w:rPr>
          <w:rFonts w:hint="eastAsia"/>
        </w:rPr>
        <w:t>P所代表的主机，这时命令行会提示输入密码，输入完毕之后会弹出一个对话框，该对话框显示了一个ssh密钥，点击保存按钮将该密钥保存，使该设备以后登录</w:t>
      </w:r>
      <w:r w:rsidR="007F1259">
        <w:rPr>
          <w:rFonts w:hint="eastAsia"/>
        </w:rPr>
        <w:t>这个IP时不需要输入密码。完成后就已经连接到该主机了，可以运行pwd命令查看自己的位置，如果成功显示一个路径，则说明可以正常使用了。</w:t>
      </w:r>
    </w:p>
    <w:p w14:paraId="02333E47" w14:textId="25702161" w:rsidR="002D1DE7" w:rsidRDefault="002D1DE7" w:rsidP="003D6679">
      <w:pPr>
        <w:pStyle w:val="3"/>
        <w:ind w:left="590" w:hanging="590"/>
        <w:rPr>
          <w:rFonts w:hint="eastAsia"/>
        </w:rPr>
      </w:pPr>
      <w:r>
        <w:t>4.2 MySQL数据库搭建与配置</w:t>
      </w:r>
    </w:p>
    <w:p w14:paraId="3949DF94" w14:textId="6925855D" w:rsidR="002D1DE7" w:rsidRDefault="002D1DE7" w:rsidP="002D1DE7">
      <w:pPr>
        <w:pStyle w:val="4"/>
      </w:pPr>
      <w:r>
        <w:rPr>
          <w:rFonts w:ascii="MS Gothic" w:eastAsia="MS Gothic" w:hAnsi="MS Gothic" w:cs="MS Gothic" w:hint="eastAsia"/>
        </w:rPr>
        <w:t>​</w:t>
      </w:r>
      <w:r>
        <w:t>4.2.1 MySQL简介</w:t>
      </w:r>
    </w:p>
    <w:p w14:paraId="5F7A1F1E" w14:textId="3FB09B05" w:rsidR="007F1259" w:rsidRPr="007F1259" w:rsidRDefault="00F265AA" w:rsidP="00093AE1">
      <w:pPr>
        <w:ind w:firstLine="420"/>
        <w:rPr>
          <w:rFonts w:hint="eastAsia"/>
        </w:rPr>
      </w:pPr>
      <w:r>
        <w:rPr>
          <w:rFonts w:hint="eastAsia"/>
        </w:rPr>
        <w:t>MySQL是一个关系型数据库管理系统，它被广泛的应用在WEB开发领域，因为MySQL具有结构简单、响应速度快、开发成本低等特点，所以其被众多的中小型和大型网站所使用</w:t>
      </w:r>
      <w:r w:rsidR="00A149F6">
        <w:fldChar w:fldCharType="begin"/>
      </w:r>
      <w:r w:rsidR="00A149F6">
        <w:instrText xml:space="preserve"> ADDIN EN.CITE &lt;EndNote&gt;&lt;Cite&gt;&lt;Author&gt;盛莉&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盛莉&lt;/author&gt;&lt;/authors&gt;&lt;/contributors&gt;&lt;auth-address&gt;重庆理工大学计算机科学与工程学院;&lt;/auth-address&gt;&lt;titles&gt;&lt;title&gt;基于MySQL的数据管理平台设计&lt;/title&gt;&lt;secondary-title&gt;信息与电脑(理论版)&lt;/secondary-title&gt;&lt;/titles&gt;&lt;periodical&gt;&lt;full-title&gt;信息与电脑(理论版)&lt;/full-title&gt;&lt;/periodical&gt;&lt;pages&gt;152-153&lt;/pages&gt;&lt;volume&gt;32&lt;/volume&gt;&lt;number&gt;22&lt;/number&gt;&lt;keywords&gt;&lt;keyword&gt;MySQL&lt;/keyword&gt;&lt;keyword&gt;数据管理&lt;/keyword&gt;&lt;keyword&gt;平台设计&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MySQL使用C语言和C++编写，所以它可以完美的支持Linux系统，</w:t>
      </w:r>
      <w:r w:rsidR="00093AE1">
        <w:rPr>
          <w:rFonts w:hint="eastAsia"/>
        </w:rPr>
        <w:t>并且MySQL使用标准的SQL语句进行增删查改的操作，这意味着如果用户在之前使用过其他类似的数据库，例如Oracle、DB</w:t>
      </w:r>
      <w:r w:rsidR="00093AE1">
        <w:t>2</w:t>
      </w:r>
      <w:r w:rsidR="00093AE1">
        <w:rPr>
          <w:rFonts w:hint="eastAsia"/>
        </w:rPr>
        <w:t>、SQL</w:t>
      </w:r>
      <w:r w:rsidR="00093AE1">
        <w:t xml:space="preserve"> </w:t>
      </w:r>
      <w:r w:rsidR="00093AE1">
        <w:rPr>
          <w:rFonts w:hint="eastAsia"/>
        </w:rPr>
        <w:t>server等等，基本上可以无障碍上手。</w:t>
      </w:r>
    </w:p>
    <w:p w14:paraId="10033A8C" w14:textId="13C1D5E9" w:rsidR="002D1DE7" w:rsidRDefault="002D1DE7" w:rsidP="003D6679">
      <w:pPr>
        <w:pStyle w:val="4"/>
      </w:pPr>
      <w:r>
        <w:rPr>
          <w:rFonts w:ascii="MS Gothic" w:eastAsia="MS Gothic" w:hAnsi="MS Gothic" w:cs="MS Gothic" w:hint="eastAsia"/>
        </w:rPr>
        <w:t>​</w:t>
      </w:r>
      <w:r>
        <w:t>4.2.2 MySQL的下载与配置</w:t>
      </w:r>
    </w:p>
    <w:p w14:paraId="0E381AD9" w14:textId="08D8E761" w:rsidR="00731C3A" w:rsidRDefault="006C31AC" w:rsidP="008E37AC">
      <w:pPr>
        <w:ind w:firstLine="420"/>
      </w:pPr>
      <w:r>
        <w:rPr>
          <w:rFonts w:hint="eastAsia"/>
        </w:rPr>
        <w:t>在Ubuntu系统下的命令行里直接运行 apt</w:t>
      </w:r>
      <w:r>
        <w:t xml:space="preserve"> </w:t>
      </w:r>
      <w:r>
        <w:rPr>
          <w:rFonts w:hint="eastAsia"/>
        </w:rPr>
        <w:t>install</w:t>
      </w:r>
      <w:r>
        <w:t xml:space="preserve"> </w:t>
      </w:r>
      <w:r>
        <w:rPr>
          <w:rFonts w:hint="eastAsia"/>
        </w:rPr>
        <w:t>mysql</w:t>
      </w:r>
      <w:r>
        <w:t xml:space="preserve">-server </w:t>
      </w:r>
      <w:r>
        <w:rPr>
          <w:rFonts w:hint="eastAsia"/>
        </w:rPr>
        <w:t>就可以直接下载MySQL</w:t>
      </w:r>
      <w:r>
        <w:rPr>
          <w:rFonts w:hint="eastAsia"/>
        </w:rPr>
        <w:lastRenderedPageBreak/>
        <w:t>的最新版本，并且环境变量也将自动配置好</w:t>
      </w:r>
      <w:r w:rsidR="0099651B">
        <w:rPr>
          <w:rFonts w:hint="eastAsia"/>
        </w:rPr>
        <w:t>。下载完毕之后，运行mysql</w:t>
      </w:r>
      <w:r w:rsidR="0099651B">
        <w:t xml:space="preserve"> –</w:t>
      </w:r>
      <w:r w:rsidR="0099651B">
        <w:rPr>
          <w:rFonts w:hint="eastAsia"/>
        </w:rPr>
        <w:t>version</w:t>
      </w:r>
      <w:r w:rsidR="0099651B">
        <w:t xml:space="preserve"> </w:t>
      </w:r>
      <w:r w:rsidR="008E37AC">
        <w:rPr>
          <w:rFonts w:hint="eastAsia"/>
        </w:rPr>
        <w:t>如果安装成功就会显示出mysql的版本信息。</w:t>
      </w:r>
    </w:p>
    <w:p w14:paraId="043125EB" w14:textId="6F15C5A7" w:rsidR="008E37AC" w:rsidRPr="00731C3A" w:rsidRDefault="008E37AC" w:rsidP="008E37AC">
      <w:pPr>
        <w:ind w:firstLine="420"/>
        <w:rPr>
          <w:rFonts w:hint="eastAsia"/>
        </w:rPr>
      </w:pPr>
      <w:r>
        <w:rPr>
          <w:rFonts w:hint="eastAsia"/>
        </w:rPr>
        <w:t>运行mysql</w:t>
      </w:r>
      <w:r>
        <w:t xml:space="preserve"> -u root -p</w:t>
      </w:r>
      <w:r>
        <w:rPr>
          <w:rFonts w:hint="eastAsia"/>
        </w:rPr>
        <w:t>登录数据库，目前数据库的roo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新密码’)</w:t>
      </w:r>
      <w:r w:rsidR="009B2A2C">
        <w:rPr>
          <w:rFonts w:hint="eastAsia"/>
        </w:rPr>
        <w:t>。这样就为新数据库设置了一个root用户。</w:t>
      </w:r>
      <w:r w:rsidR="0042586E">
        <w:rPr>
          <w:rFonts w:hint="eastAsia"/>
        </w:rPr>
        <w:t>最后，不要忘记在Django项目的mysite文件夹下的settings文件夹的DATABASE配置项中添加数据库的账号、密码、名字以及IP地址。</w:t>
      </w:r>
    </w:p>
    <w:p w14:paraId="66E9BE63" w14:textId="0D849FEE" w:rsidR="002D1DE7" w:rsidRDefault="002D1DE7" w:rsidP="002D1DE7">
      <w:pPr>
        <w:pStyle w:val="4"/>
      </w:pPr>
      <w:r>
        <w:rPr>
          <w:rFonts w:ascii="MS Gothic" w:eastAsia="MS Gothic" w:hAnsi="MS Gothic" w:cs="MS Gothic" w:hint="eastAsia"/>
        </w:rPr>
        <w:t>​</w:t>
      </w:r>
      <w:r>
        <w:t>4.2.3 使用Navicat可视化工具对数据库进行管理</w:t>
      </w:r>
    </w:p>
    <w:p w14:paraId="3039B847" w14:textId="71420493" w:rsidR="002D1DE7" w:rsidRDefault="00A22C27" w:rsidP="00BC511D">
      <w:pPr>
        <w:ind w:firstLine="420"/>
      </w:pPr>
      <w:r>
        <w:t>M</w:t>
      </w:r>
      <w:r>
        <w:rPr>
          <w:rFonts w:hint="eastAsia"/>
        </w:rPr>
        <w:t>ySQL完全可以用命令行进行控制和使用，但是这并不方便</w:t>
      </w:r>
      <w:r w:rsidR="0042586E">
        <w:rPr>
          <w:rFonts w:hint="eastAsia"/>
        </w:rPr>
        <w:t>，为了更快速的开发，可以选择Navicat工具远程操控MySQL。</w:t>
      </w:r>
      <w:r w:rsidR="00BC511D">
        <w:t>N</w:t>
      </w:r>
      <w:r w:rsidR="00BC511D">
        <w:rPr>
          <w:rFonts w:hint="eastAsia"/>
        </w:rPr>
        <w:t>avicat是一套可以创建多个连接的数据库管理工具，它的功能很强大，强大到可以满足专业人员的一切需求，同时又对数据库服务器初学者相当友好。</w:t>
      </w:r>
    </w:p>
    <w:p w14:paraId="0CB66953" w14:textId="3B0EFD78" w:rsidR="00BC511D" w:rsidRDefault="00BC511D" w:rsidP="002D1DE7">
      <w:r>
        <w:tab/>
      </w:r>
      <w:r w:rsidR="003845B0">
        <w:rPr>
          <w:rFonts w:hint="eastAsia"/>
        </w:rPr>
        <w:t>在官网上可以下载到Navicat的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IP，端口使用默认的3</w:t>
      </w:r>
      <w:r w:rsidR="003845B0">
        <w:t>306</w:t>
      </w:r>
      <w:r w:rsidR="003845B0">
        <w:rPr>
          <w:rFonts w:hint="eastAsia"/>
        </w:rPr>
        <w:t>端口，该端口已经在云服务器的安全组里开放，用户名和密码就填写在之前注册的root和其密码。</w:t>
      </w:r>
    </w:p>
    <w:p w14:paraId="491EC10E" w14:textId="1001C015" w:rsidR="003845B0" w:rsidRDefault="003845B0" w:rsidP="002D1DE7">
      <w:pPr>
        <w:rPr>
          <w:rFonts w:hint="eastAsia"/>
        </w:rPr>
      </w:pPr>
      <w:r>
        <w:tab/>
      </w:r>
      <w:r w:rsidR="000F17DE">
        <w:rPr>
          <w:rFonts w:hint="eastAsia"/>
        </w:rPr>
        <w:t>连接完成之后右键点击连接选择新建数据库，起名为data，然后再右键点击data新建表，起名为geodata，建立完成后为表添加索引，索引为0</w:t>
      </w:r>
      <w:r w:rsidR="000F17DE">
        <w:t>-35</w:t>
      </w:r>
      <w:r w:rsidR="000F17DE">
        <w:rPr>
          <w:rFonts w:hint="eastAsia"/>
        </w:rPr>
        <w:t>数字，数据类型为JSON，但是数据库会将JSON保存为字符串。然后就可以在可视化界面为表添加数据了。</w:t>
      </w:r>
    </w:p>
    <w:p w14:paraId="30230802" w14:textId="77777777" w:rsidR="002D1DE7" w:rsidRDefault="002D1DE7" w:rsidP="002D1DE7">
      <w:pPr>
        <w:rPr>
          <w:rFonts w:hint="eastAsia"/>
        </w:rPr>
      </w:pPr>
    </w:p>
    <w:p w14:paraId="60E4E477" w14:textId="51F2044B" w:rsidR="00350461" w:rsidRDefault="002D1DE7" w:rsidP="00350461">
      <w:pPr>
        <w:pStyle w:val="3"/>
        <w:ind w:left="590" w:hanging="590"/>
        <w:rPr>
          <w:rFonts w:hint="eastAsia"/>
        </w:rPr>
      </w:pPr>
      <w:r>
        <w:t>4.3 服务器软件的配置</w:t>
      </w:r>
    </w:p>
    <w:p w14:paraId="477086C8" w14:textId="2E86D8ED" w:rsidR="00350461" w:rsidRDefault="00350461" w:rsidP="00350461">
      <w:pPr>
        <w:pStyle w:val="4"/>
      </w:pPr>
      <w:r>
        <w:t>4.3.1</w:t>
      </w:r>
      <w:r>
        <w:t>uW</w:t>
      </w:r>
      <w:r w:rsidR="00011FDB">
        <w:rPr>
          <w:rFonts w:hint="eastAsia"/>
        </w:rPr>
        <w:t>SGI</w:t>
      </w:r>
      <w:r>
        <w:t>的配置与使用</w:t>
      </w:r>
    </w:p>
    <w:p w14:paraId="778C7B45" w14:textId="01C515A9" w:rsidR="00011FDB" w:rsidRDefault="00011FDB" w:rsidP="00302D8A">
      <w:pPr>
        <w:ind w:firstLine="420"/>
      </w:pPr>
      <w:r>
        <w:rPr>
          <w:rFonts w:hint="eastAsia"/>
        </w:rPr>
        <w:t>uW</w:t>
      </w:r>
      <w:r>
        <w:t>SGI</w:t>
      </w:r>
      <w:r>
        <w:rPr>
          <w:rFonts w:hint="eastAsia"/>
        </w:rPr>
        <w:t>是一个实现了WSGI协议的WEB服务器软件，WSGI协议</w:t>
      </w:r>
      <w:r w:rsidR="00302D8A">
        <w:rPr>
          <w:rFonts w:hint="eastAsia"/>
        </w:rPr>
        <w:t>是一个规定了WEB服务器应该如何与应用程序（Django、Flask）通信的规范的协议，所以uWSGI用于实现本次项目中的Django程序与云服务器之间的连接</w:t>
      </w:r>
      <w:r w:rsidR="00A149F6">
        <w:fldChar w:fldCharType="begin"/>
      </w:r>
      <w:r w:rsidR="00A149F6">
        <w:instrText xml:space="preserve"> ADDIN EN.CITE &lt;EndNote&gt;&lt;Cite&gt;&lt;Author&gt;王曦&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王曦&lt;/author&gt;&lt;/authors&gt;&lt;tertiary-authors&gt;&lt;author&gt;邓建明,&lt;/author&gt;&lt;author&gt;赵卫国,&lt;/author&gt;&lt;/tertiary-authors&gt;&lt;/contributors&gt;&lt;titles&gt;&lt;title&gt;基于Django</w:instrText>
      </w:r>
      <w:r w:rsidR="00A149F6">
        <w:rPr>
          <w:rFonts w:hint="eastAsia"/>
        </w:rPr>
        <w:instrText>的微信营销系统的设计与实现</w:instrText>
      </w:r>
      <w:r w:rsidR="00A149F6">
        <w:instrText>&lt;/title&gt;&lt;/titles&gt;&lt;keywords&gt;&lt;keyword&gt;Django&lt;/keyword&gt;&lt;keyword&gt;微信营销&lt;/keyword&gt;&lt;keyword&gt;Celery&lt;/keyword&gt;&lt;keyword&gt;协同过滤&lt;/keyword&gt;&lt;/keywords&gt;&lt;dates&gt;&lt;year&gt;2017&lt;/year&gt;&lt;/dates&gt;&lt;publisher&gt;东南大学&lt;/publisher&gt;&lt;work-type&gt;硕士&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0F57E29D" w14:textId="0131F926" w:rsidR="00774D28" w:rsidRDefault="00302D8A" w:rsidP="00650542">
      <w:pPr>
        <w:ind w:firstLine="420"/>
      </w:pPr>
      <w:r>
        <w:rPr>
          <w:rFonts w:hint="eastAsia"/>
        </w:rPr>
        <w:t>在Xshell中输入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cd</w:t>
      </w:r>
      <w:r w:rsidR="00650542">
        <w:t>~</w:t>
      </w:r>
      <w:r w:rsidR="00650542">
        <w:rPr>
          <w:rFonts w:hint="eastAsia"/>
        </w:rPr>
        <w:t>命令进入root目录内，创建一个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w:t>
      </w:r>
      <w:r w:rsidRPr="00060C84">
        <w:rPr>
          <w:rFonts w:ascii="Consolas" w:eastAsia="宋体" w:hAnsi="Consolas" w:cs="宋体"/>
          <w:color w:val="5C5C5C"/>
          <w:kern w:val="0"/>
          <w:szCs w:val="21"/>
        </w:rPr>
        <w:t>env, </w:t>
      </w:r>
      <w:r w:rsidRPr="00060C84">
        <w:rPr>
          <w:rFonts w:ascii="Consolas" w:eastAsia="宋体" w:hAnsi="Consolas" w:cs="宋体"/>
          <w:color w:val="5C5C5C"/>
          <w:kern w:val="0"/>
          <w:szCs w:val="21"/>
        </w:rPr>
        <w:t>start response</w:t>
      </w:r>
      <w:r w:rsidRPr="00060C84">
        <w:rPr>
          <w:rFonts w:ascii="Consolas" w:eastAsia="宋体" w:hAnsi="Consolas" w:cs="宋体"/>
          <w:color w:val="5C5C5C"/>
          <w:kern w:val="0"/>
          <w:szCs w:val="21"/>
        </w:rPr>
        <w:t>):</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650542">
      <w:pPr>
        <w:rPr>
          <w:rFonts w:hint="eastAsia"/>
        </w:rPr>
      </w:pPr>
      <w:r>
        <w:rPr>
          <w:rFonts w:hint="eastAsia"/>
        </w:rPr>
        <w:t>写入完成后保存退出，在命令行内运行 uwsgi</w:t>
      </w:r>
      <w:r>
        <w:t xml:space="preserve"> –http :8000 –wsgi-file test.py</w:t>
      </w:r>
      <w:r w:rsidR="008656FF">
        <w:t xml:space="preserve"> </w:t>
      </w:r>
      <w:r w:rsidR="008656FF">
        <w:rPr>
          <w:rFonts w:hint="eastAsia"/>
        </w:rPr>
        <w:t>，这时命令行会出现很多提示信息，如果没有报错，就可以在本机的浏览器上访问IP+</w:t>
      </w:r>
      <w:r w:rsidR="008656FF">
        <w:t>8000</w:t>
      </w:r>
      <w:r w:rsidR="008656FF">
        <w:rPr>
          <w:rFonts w:hint="eastAsia"/>
        </w:rPr>
        <w:t>端口号，这时页面上会出现Hello</w:t>
      </w:r>
      <w:r w:rsidR="008656FF">
        <w:t xml:space="preserve"> </w:t>
      </w:r>
      <w:r w:rsidR="008656FF">
        <w:rPr>
          <w:rFonts w:hint="eastAsia"/>
        </w:rPr>
        <w:t>World字样，这说明测试成功，uWSGI可以正常使用。</w:t>
      </w:r>
      <w:r>
        <w:t xml:space="preserve"> </w:t>
      </w:r>
      <w:r w:rsidR="00FF69C9">
        <w:rPr>
          <w:rFonts w:hint="eastAsia"/>
        </w:rPr>
        <w:t>接下来就可以用uwsgi配置django程序了，在命令行内输入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w:t>
      </w:r>
      <w:r w:rsidR="00FF69C9">
        <w:rPr>
          <w:rFonts w:hint="eastAsia"/>
        </w:rPr>
        <w:lastRenderedPageBreak/>
        <w:t>到页面的结构，接下来进行的nginx服务器配置会完善整个界面。</w:t>
      </w:r>
    </w:p>
    <w:p w14:paraId="0DC7D0CB" w14:textId="773F9624" w:rsidR="002D1DE7" w:rsidRPr="00350461" w:rsidRDefault="002D1DE7" w:rsidP="00350461">
      <w:pPr>
        <w:pStyle w:val="4"/>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A149F6">
      <w:pPr>
        <w:ind w:firstLine="420"/>
      </w:pPr>
      <w:r>
        <w:rPr>
          <w:rFonts w:hint="eastAsia"/>
        </w:rPr>
        <w:t>Nginx英文全称为</w:t>
      </w:r>
      <w:r>
        <w:t xml:space="preserve">Engine </w:t>
      </w:r>
      <w:r>
        <w:rPr>
          <w:rFonts w:hint="eastAsia"/>
        </w:rPr>
        <w:t>X，是一个</w:t>
      </w:r>
      <w:r w:rsidR="004B2092">
        <w:rPr>
          <w:rFonts w:hint="eastAsia"/>
        </w:rPr>
        <w:t>轻量级的</w:t>
      </w:r>
      <w:r>
        <w:rPr>
          <w:rFonts w:hint="eastAsia"/>
        </w:rPr>
        <w:t>高性能</w:t>
      </w:r>
      <w:r w:rsidR="004B2092">
        <w:rPr>
          <w:rFonts w:hint="eastAsia"/>
        </w:rPr>
        <w:t>WEB服务器软件</w:t>
      </w:r>
      <w:r w:rsidR="00A149F6">
        <w:fldChar w:fldCharType="begin"/>
      </w:r>
      <w:r w:rsidR="00A149F6">
        <w:instrText xml:space="preserve"> ADDIN EN.CITE &lt;EndNote&gt;&lt;Cite&gt;&lt;Author&gt;王磊&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王磊&lt;/author&gt;&lt;author&gt;田宗梅&lt;/author&gt;&lt;/authors&gt;&lt;/contributors&gt;&lt;auth-address&gt;首都医科大学附属北京世纪坛医院信息中心;&lt;/auth-address&gt;&lt;titles&gt;&lt;title&gt;基于Nginx的医</w:instrText>
      </w:r>
      <w:r w:rsidR="00A149F6">
        <w:rPr>
          <w:rFonts w:hint="eastAsia"/>
        </w:rPr>
        <w:instrText>院互联网应用网络架构实践</w:instrText>
      </w:r>
      <w:r w:rsidR="00A149F6">
        <w:instrText>&lt;/title&gt;&lt;secondary-title&gt;中国数字医学&lt;/secondary-title&gt;&lt;/titles&gt;&lt;periodical&gt;&lt;full-title&gt;中国数字医学&lt;/full-title&gt;&lt;/periodical&gt;&lt;pages&gt;84-86&lt;/pages&gt;&lt;volume&gt;15&lt;/volume&gt;&lt;number&gt;03&lt;/number&gt;&lt;keywords&gt;&lt;keyword&gt;互联网+医疗&lt;/keyword&gt;&lt;keyword&gt;Nginx&lt;/keyword&gt;&lt;keyword&gt;反向代</w:instrText>
      </w:r>
      <w:r w:rsidR="00A149F6">
        <w:rPr>
          <w:rFonts w:hint="eastAsia"/>
        </w:rPr>
        <w:instrText>理</w:instrText>
      </w:r>
      <w:r w:rsidR="00A149F6">
        <w:instrText>&lt;/keyword&gt;&lt;keyword&gt;网络架构&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Linux系统上运行</w:t>
      </w:r>
      <w:r w:rsidR="002B6479">
        <w:rPr>
          <w:rFonts w:hint="eastAsia"/>
        </w:rPr>
        <w:t>，在命令行里输入apt</w:t>
      </w:r>
      <w:r w:rsidR="002B6479">
        <w:t xml:space="preserve"> </w:t>
      </w:r>
      <w:r w:rsidR="002B6479">
        <w:rPr>
          <w:rFonts w:hint="eastAsia"/>
        </w:rPr>
        <w:t>install</w:t>
      </w:r>
      <w:r w:rsidR="002B6479">
        <w:t xml:space="preserve"> </w:t>
      </w:r>
      <w:r w:rsidR="002B6479">
        <w:rPr>
          <w:rFonts w:hint="eastAsia"/>
        </w:rPr>
        <w:t>nginx命令可以直接下载nginx，</w:t>
      </w:r>
      <w:r w:rsidR="003E0788">
        <w:rPr>
          <w:rFonts w:hint="eastAsia"/>
        </w:rPr>
        <w:t>下载完成后就开始对nginx进行配置。</w:t>
      </w:r>
    </w:p>
    <w:p w14:paraId="74C6A2C1" w14:textId="5EC71E17" w:rsidR="003E0788" w:rsidRDefault="003E0788" w:rsidP="00A149F6">
      <w:pPr>
        <w:ind w:firstLine="420"/>
      </w:pPr>
      <w:r>
        <w:rPr>
          <w:rFonts w:hint="eastAsia"/>
        </w:rPr>
        <w:t>首先使用cd</w:t>
      </w:r>
      <w:r>
        <w:t xml:space="preserve"> /etc/nginx/</w:t>
      </w:r>
      <w:r>
        <w:rPr>
          <w:rFonts w:hint="eastAsia"/>
        </w:rPr>
        <w:t>命令进入nginx所在的目录，其中有两个文件夹是需要配置的，一个是sites</w:t>
      </w:r>
      <w:r>
        <w:t>-</w:t>
      </w:r>
      <w:r>
        <w:rPr>
          <w:rFonts w:hint="eastAsia"/>
        </w:rPr>
        <w:t>available，这是nginx的一些可用的配置，另一个是sites</w:t>
      </w:r>
      <w:r>
        <w:t>-</w:t>
      </w:r>
      <w:r>
        <w:rPr>
          <w:rFonts w:hint="eastAsia"/>
        </w:rPr>
        <w:t>enabled，这是nginx的一些已经启用的配置。先用命令c</w:t>
      </w:r>
      <w:r>
        <w:t>d sites-available</w:t>
      </w:r>
      <w:r>
        <w:rPr>
          <w:rFonts w:hint="eastAsia"/>
        </w:rPr>
        <w:t>进入该文件夹</w:t>
      </w:r>
      <w:r w:rsidR="00293D1B">
        <w:rPr>
          <w:rFonts w:hint="eastAsia"/>
        </w:rPr>
        <w:t>，在该文件下，用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2D1DE7">
      <w:r>
        <w:rPr>
          <w:rFonts w:hint="eastAsia"/>
        </w:rPr>
        <w:t>输入完毕后保存退出，</w:t>
      </w:r>
      <w:r w:rsidR="00B8074C">
        <w:rPr>
          <w:rFonts w:hint="eastAsia"/>
        </w:rPr>
        <w:t>然后输入cd</w:t>
      </w:r>
      <w:r w:rsidR="00B8074C">
        <w:t xml:space="preserve"> /</w:t>
      </w:r>
      <w:r w:rsidR="00B8074C">
        <w:rPr>
          <w:rFonts w:hint="eastAsia"/>
        </w:rPr>
        <w:t>root命令回到家目录，</w:t>
      </w:r>
      <w:r w:rsidR="00B80FB7">
        <w:rPr>
          <w:rFonts w:hint="eastAsia"/>
        </w:rPr>
        <w:t>再输入mkdir</w:t>
      </w:r>
      <w:r w:rsidR="00B80FB7">
        <w:t xml:space="preserve"> </w:t>
      </w:r>
      <w:r w:rsidR="00B80FB7">
        <w:rPr>
          <w:rFonts w:hint="eastAsia"/>
        </w:rPr>
        <w:t>mysite_</w:t>
      </w:r>
      <w:r w:rsidR="00B80FB7">
        <w:t>uwsgi</w:t>
      </w:r>
      <w:r w:rsidR="00B80FB7">
        <w:rPr>
          <w:rFonts w:hint="eastAsia"/>
        </w:rPr>
        <w:t>命令创建一个配置文件夹，进入该目录，输入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hint="eastAsia"/>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2D1DE7">
      <w:r>
        <w:rPr>
          <w:rFonts w:hint="eastAsia"/>
        </w:rPr>
        <w:t xml:space="preserve">输入完成后保存退出，在命令行上输入 </w:t>
      </w:r>
      <w:r>
        <w:t xml:space="preserve">uwsgi --ini /root/mysite_uwsgi/mysite.ini </w:t>
      </w:r>
      <w:r>
        <w:rPr>
          <w:rFonts w:hint="eastAsia"/>
        </w:rPr>
        <w:t>命令，此时服务已经启动了，可以通过命令 ps</w:t>
      </w:r>
      <w:r>
        <w:t xml:space="preserve"> -</w:t>
      </w:r>
      <w:r>
        <w:rPr>
          <w:rFonts w:hint="eastAsia"/>
        </w:rPr>
        <w:t>aux</w:t>
      </w:r>
      <w:r>
        <w:t xml:space="preserve"> | </w:t>
      </w:r>
      <w:r>
        <w:rPr>
          <w:rFonts w:hint="eastAsia"/>
        </w:rPr>
        <w:t>grep</w:t>
      </w:r>
      <w:r>
        <w:t xml:space="preserve"> </w:t>
      </w:r>
      <w:r>
        <w:rPr>
          <w:rFonts w:hint="eastAsia"/>
        </w:rPr>
        <w:t>uwsgi查看进程，如果屏幕上显示有</w:t>
      </w:r>
      <w:r>
        <w:t>5</w:t>
      </w:r>
      <w:r>
        <w:rPr>
          <w:rFonts w:hint="eastAsia"/>
        </w:rPr>
        <w:t>个进程则说明启动成功。</w:t>
      </w:r>
    </w:p>
    <w:p w14:paraId="3460B7A6" w14:textId="77777777" w:rsidR="00645993" w:rsidRDefault="0020746A" w:rsidP="00645993">
      <w:pPr>
        <w:ind w:firstLine="420"/>
      </w:pPr>
      <w:r>
        <w:rPr>
          <w:rFonts w:hint="eastAsia"/>
        </w:rPr>
        <w:lastRenderedPageBreak/>
        <w:t>启动uwsgi服务之后，再一次进入/etc</w:t>
      </w:r>
      <w:r>
        <w:t>/</w:t>
      </w:r>
      <w:r>
        <w:rPr>
          <w:rFonts w:hint="eastAsia"/>
        </w:rPr>
        <w:t>nginx</w:t>
      </w:r>
      <w:r>
        <w:t>/</w:t>
      </w:r>
      <w:r>
        <w:rPr>
          <w:rFonts w:hint="eastAsia"/>
        </w:rPr>
        <w:t>文件夹，输入ln</w:t>
      </w:r>
      <w:r>
        <w:t xml:space="preserve"> -s /etc/nginx/sites-available/mysite.conf /etc/nginx/sites</w:t>
      </w:r>
      <w:r w:rsidR="00AD064B">
        <w:t>-enabled/mysite.conf</w:t>
      </w:r>
      <w:r w:rsidR="00AD064B">
        <w:rPr>
          <w:rFonts w:hint="eastAsia"/>
        </w:rPr>
        <w:t>，此命令会在sites</w:t>
      </w:r>
      <w:r w:rsidR="00AD064B">
        <w:t>-</w:t>
      </w:r>
      <w:r w:rsidR="00AD064B">
        <w:rPr>
          <w:rFonts w:hint="eastAsia"/>
        </w:rPr>
        <w:t>enabled下创建一个sites</w:t>
      </w:r>
      <w:r w:rsidR="00AD064B">
        <w:t>-</w:t>
      </w:r>
      <w:r w:rsidR="00AD064B">
        <w:rPr>
          <w:rFonts w:hint="eastAsia"/>
        </w:rPr>
        <w:t>available下mysite.</w:t>
      </w:r>
      <w:r w:rsidR="00AD064B">
        <w:t>conf</w:t>
      </w:r>
      <w:r w:rsidR="00AD064B">
        <w:rPr>
          <w:rFonts w:hint="eastAsia"/>
        </w:rPr>
        <w:t>文件的软链接，然后就可以重启nginx服务了，在重启之前，输入nginx</w:t>
      </w:r>
      <w:r w:rsidR="00AD064B">
        <w:t xml:space="preserve"> -</w:t>
      </w:r>
      <w:r w:rsidR="00AD064B">
        <w:rPr>
          <w:rFonts w:hint="eastAsia"/>
        </w:rPr>
        <w:t>t命令查看nginx进程是否正常，如果显示syntax</w:t>
      </w:r>
      <w:r w:rsidR="00AD064B">
        <w:t xml:space="preserve"> </w:t>
      </w:r>
      <w:r w:rsidR="00AD064B">
        <w:rPr>
          <w:rFonts w:hint="eastAsia"/>
        </w:rPr>
        <w:t>is</w:t>
      </w:r>
      <w:r w:rsidR="00AD064B">
        <w:t xml:space="preserve"> </w:t>
      </w:r>
      <w:r w:rsidR="00AD064B">
        <w:rPr>
          <w:rFonts w:hint="eastAsia"/>
        </w:rPr>
        <w:t>ok，则说明可以正常使用了，然后就输入service</w:t>
      </w:r>
      <w:r w:rsidR="00AD064B">
        <w:t xml:space="preserve"> </w:t>
      </w:r>
      <w:r w:rsidR="00AD064B">
        <w:rPr>
          <w:rFonts w:hint="eastAsia"/>
        </w:rPr>
        <w:t>nginx</w:t>
      </w:r>
      <w:r w:rsidR="00AD064B">
        <w:t xml:space="preserve"> </w:t>
      </w:r>
      <w:r w:rsidR="00AD064B">
        <w:rPr>
          <w:rFonts w:hint="eastAsia"/>
        </w:rPr>
        <w:t>restart命令重启nginx服务，此时在本地浏览器上直接输入</w:t>
      </w:r>
      <w:r w:rsidR="00645993">
        <w:rPr>
          <w:rFonts w:hint="eastAsia"/>
        </w:rPr>
        <w:t>8</w:t>
      </w:r>
      <w:r w:rsidR="00645993">
        <w:t>.130.104.218</w:t>
      </w:r>
      <w:r w:rsidR="00645993">
        <w:rPr>
          <w:rFonts w:hint="eastAsia"/>
        </w:rPr>
        <w:t>，按下回车就可以看到精美的网站内容了。</w:t>
      </w:r>
    </w:p>
    <w:p w14:paraId="244E28FF" w14:textId="6A3416C7" w:rsidR="00D10D5C" w:rsidRPr="00D10D5C" w:rsidRDefault="00D10D5C" w:rsidP="00D10D5C">
      <w:pPr>
        <w:pStyle w:val="2"/>
        <w:rPr>
          <w:rFonts w:hint="eastAsia"/>
        </w:rPr>
      </w:pPr>
      <w:r>
        <w:rPr>
          <w:rFonts w:hint="eastAsia"/>
        </w:rPr>
        <w:t>第五章 影响分析</w:t>
      </w:r>
    </w:p>
    <w:p w14:paraId="25037F14" w14:textId="6FF1ADAF" w:rsidR="00D10D5C" w:rsidRPr="00D10D5C" w:rsidRDefault="00D10D5C" w:rsidP="00D10D5C">
      <w:pPr>
        <w:rPr>
          <w:rFonts w:hint="eastAsia"/>
        </w:rPr>
      </w:pPr>
      <w:r>
        <w:rPr>
          <w:rFonts w:hint="eastAsia"/>
        </w:rPr>
        <w:t>本课题通过对</w:t>
      </w:r>
      <w:r w:rsidR="00D7420D">
        <w:rPr>
          <w:rFonts w:hint="eastAsia"/>
        </w:rPr>
        <w:t>制作一个对电力数据进行可视化展示的web应用，加深了对数据可视化的理解，了解了电力数据背后所存在的对于社会诸多方面的</w:t>
      </w:r>
      <w:r w:rsidR="000361C3">
        <w:rPr>
          <w:rFonts w:hint="eastAsia"/>
        </w:rPr>
        <w:t>反映</w:t>
      </w:r>
      <w:r w:rsidR="00D7420D">
        <w:rPr>
          <w:rFonts w:hint="eastAsia"/>
        </w:rPr>
        <w:t>，</w:t>
      </w:r>
    </w:p>
    <w:p w14:paraId="72FEF8D5" w14:textId="1C2BC168" w:rsidR="00EF4189" w:rsidRDefault="00EF4189" w:rsidP="00EF4189">
      <w:pPr>
        <w:pStyle w:val="2"/>
      </w:pPr>
      <w:r>
        <w:rPr>
          <w:rFonts w:hint="eastAsia"/>
        </w:rPr>
        <w:t>结论</w:t>
      </w:r>
    </w:p>
    <w:p w14:paraId="55A77B9C" w14:textId="2F1B36AB" w:rsidR="00155CE2" w:rsidRDefault="00155CE2" w:rsidP="0084528A">
      <w:pPr>
        <w:ind w:firstLine="420"/>
      </w:pPr>
      <w:r>
        <w:rPr>
          <w:rFonts w:hint="eastAsia"/>
        </w:rPr>
        <w:t>本次项目全面应用了Web技术，通过Echarts框架结合众多的前端和后端技术实现了一个电力数据可视化中心的开发，实现了用多种形式展示数据得要求，并且做到了方便，美观。</w:t>
      </w:r>
    </w:p>
    <w:p w14:paraId="420D0DD8" w14:textId="46EA9A65" w:rsidR="00155CE2" w:rsidRDefault="00155CE2" w:rsidP="0084528A">
      <w:pPr>
        <w:ind w:firstLine="420"/>
      </w:pPr>
      <w:r>
        <w:rPr>
          <w:rFonts w:hint="eastAsia"/>
        </w:rPr>
        <w:t>对比其他可以实现本课题的技术，例如python的绘图工具</w:t>
      </w:r>
      <w:r w:rsidR="0084528A">
        <w:rPr>
          <w:rFonts w:hint="eastAsia"/>
        </w:rPr>
        <w:t>，本项目具有外形更美观，使用更方便，形式更丰富的优点。Web技术中的HTML</w:t>
      </w:r>
      <w:r w:rsidR="0084528A">
        <w:t>/</w:t>
      </w:r>
      <w:r w:rsidR="0084528A">
        <w:rPr>
          <w:rFonts w:hint="eastAsia"/>
        </w:rPr>
        <w:t>CSS技术是目前技术界里为数不多的可以实现对页面的像素级别的控制的技术和基于强大的引擎所带来的流畅的动态效果，这是python绘图包或是诸如Q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包或者是可执行程序，极大的优化了用户的体验；开源的Echarts框架提供了众多的图表格式，可以帮助用户以更加丰富多彩的形式观察数据的变化，并且该框架还拥有丰富的社区，用户可以看到其他人制作的精美的图表，为自己带来灵感，随时优化自己的图表，这些都是其他方法不能实现的。</w:t>
      </w:r>
    </w:p>
    <w:p w14:paraId="3131EB4F" w14:textId="4F1DE003" w:rsidR="00DE7BD7" w:rsidRDefault="00DE7BD7" w:rsidP="0084528A">
      <w:pPr>
        <w:ind w:firstLine="42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Django文件夹内的。</w:t>
      </w:r>
    </w:p>
    <w:p w14:paraId="4827A8CF" w14:textId="2237F262" w:rsidR="00AF07F0" w:rsidRPr="00155CE2" w:rsidRDefault="00AF07F0" w:rsidP="0084528A">
      <w:pPr>
        <w:ind w:firstLine="420"/>
        <w:rPr>
          <w:rFonts w:hint="eastAsia"/>
        </w:rPr>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6BBA7B18" w14:textId="575A6BF2" w:rsidR="006C2F21" w:rsidRPr="006C2F21" w:rsidRDefault="002D1DE7" w:rsidP="006C2F21">
      <w:pPr>
        <w:pStyle w:val="2"/>
        <w:rPr>
          <w:rFonts w:hint="eastAsia"/>
        </w:rPr>
      </w:pPr>
      <w:r>
        <w:t>致谢</w:t>
      </w:r>
    </w:p>
    <w:p w14:paraId="52A073F3" w14:textId="77777777" w:rsidR="00BF015E" w:rsidRDefault="00645993">
      <w:r>
        <w:rPr>
          <mc:AlternateContent>
            <mc:Choice Requires="w16se">
              <w:rFonts w:hint="eastAsia"/>
            </mc:Choice>
            <mc:Fallback>
              <w:rFonts w:ascii="Segoe UI Emoji" w:eastAsia="Segoe UI Emoji" w:hAnsi="Segoe UI Emoji" w:cs="Segoe UI Emoji"/>
            </mc:Fallback>
          </mc:AlternateContent>
        </w:rPr>
        <mc:AlternateContent>
          <mc:Choice Requires="w16se">
            <w16se:symEx w16se:font="Segoe UI Emoji" w16se:char="1F3B6"/>
          </mc:Choice>
          <mc:Fallback>
            <w:t>🎶</w:t>
          </mc:Fallback>
        </mc:AlternateContent>
      </w:r>
      <w:r w:rsidR="006C2F21">
        <w:rPr>
          <w:rFonts w:hint="eastAsia"/>
        </w:rPr>
        <w:t>听我说谢谢你，因为有你，温暖了四季。</w:t>
      </w:r>
    </w:p>
    <w:p w14:paraId="3EAA5671" w14:textId="61F8E162" w:rsidR="00D10D5C" w:rsidRDefault="00D10D5C">
      <w:pPr>
        <w:widowControl/>
        <w:jc w:val="left"/>
      </w:pPr>
      <w:r>
        <w:br w:type="page"/>
      </w:r>
    </w:p>
    <w:p w14:paraId="23EB45C5" w14:textId="77777777" w:rsidR="00BF015E" w:rsidRDefault="00BF015E">
      <w:pPr>
        <w:rPr>
          <w:rFonts w:hint="eastAsia"/>
        </w:rPr>
      </w:pPr>
    </w:p>
    <w:p w14:paraId="64106E1C" w14:textId="4BCC0E21" w:rsidR="00BF015E" w:rsidRDefault="00BF015E" w:rsidP="00BF015E">
      <w:pPr>
        <w:pStyle w:val="2"/>
        <w:rPr>
          <w:rFonts w:hint="eastAsia"/>
        </w:rPr>
      </w:pPr>
      <w:r>
        <w:rPr>
          <w:rFonts w:hint="eastAsia"/>
        </w:rPr>
        <w:t>参考文献</w:t>
      </w:r>
    </w:p>
    <w:p w14:paraId="0E8C2954" w14:textId="24445719" w:rsidR="00A149F6" w:rsidRPr="00A149F6" w:rsidRDefault="00BF015E" w:rsidP="00A149F6">
      <w:pPr>
        <w:pStyle w:val="EndNoteBibliography"/>
        <w:ind w:left="720" w:hanging="720"/>
      </w:pPr>
      <w:r>
        <w:fldChar w:fldCharType="begin"/>
      </w:r>
      <w:r>
        <w:instrText xml:space="preserve"> ADDIN EN.REFLIST </w:instrText>
      </w:r>
      <w:r>
        <w:fldChar w:fldCharType="separate"/>
      </w:r>
      <w:r w:rsidR="00A149F6" w:rsidRPr="00A149F6">
        <w:t>[1]</w:t>
      </w:r>
      <w:r w:rsidR="00B430E2">
        <w:t xml:space="preserve"> </w:t>
      </w:r>
      <w:r w:rsidR="00A149F6" w:rsidRPr="00A149F6">
        <w:t>HACKER S, 苏子栋. HTML技术简介 [J]. 电子与电脑, 1998, (03): 90.</w:t>
      </w:r>
    </w:p>
    <w:p w14:paraId="3504AFDB" w14:textId="3BEA4A95" w:rsidR="00A149F6" w:rsidRPr="00A149F6" w:rsidRDefault="00A149F6" w:rsidP="00A149F6">
      <w:pPr>
        <w:pStyle w:val="EndNoteBibliography"/>
        <w:ind w:left="720" w:hanging="720"/>
      </w:pPr>
      <w:r w:rsidRPr="00A149F6">
        <w:t>[2]</w:t>
      </w:r>
      <w:r w:rsidR="00B430E2">
        <w:t xml:space="preserve"> </w:t>
      </w:r>
      <w:r w:rsidRPr="00A149F6">
        <w:t>陈上. 基于HTML5技术的WEB前端框架的设计及应用 [J]. 科技创新与应用, 2021, 11(33): 63-6.</w:t>
      </w:r>
    </w:p>
    <w:p w14:paraId="6729B56B" w14:textId="67CD7F51" w:rsidR="00A149F6" w:rsidRPr="00A149F6" w:rsidRDefault="00A149F6" w:rsidP="00A149F6">
      <w:pPr>
        <w:pStyle w:val="EndNoteBibliography"/>
        <w:ind w:left="720" w:hanging="720"/>
      </w:pPr>
      <w:r w:rsidRPr="00A149F6">
        <w:t>[3]</w:t>
      </w:r>
      <w:r w:rsidR="00B430E2">
        <w:t xml:space="preserve"> </w:t>
      </w:r>
      <w:r w:rsidRPr="00A149F6">
        <w:t>徐亚. 基于HTML5和CSS3的网页前端设计研究 [J]. 电脑知识与技术, 2022, 18(07): 61-2+70.</w:t>
      </w:r>
    </w:p>
    <w:p w14:paraId="14950327" w14:textId="2513317E" w:rsidR="00A149F6" w:rsidRPr="00A149F6" w:rsidRDefault="00A149F6" w:rsidP="00A149F6">
      <w:pPr>
        <w:pStyle w:val="EndNoteBibliography"/>
        <w:ind w:left="720" w:hanging="720"/>
      </w:pPr>
      <w:r w:rsidRPr="00A149F6">
        <w:t>[4]</w:t>
      </w:r>
      <w:r w:rsidR="00B430E2">
        <w:t xml:space="preserve"> </w:t>
      </w:r>
      <w:r w:rsidRPr="00A149F6">
        <w:t>宋雅飞. JavaScript特效在企业网站设计中的应用 [J]. 无线互联科技, 2022, 19(02): 91-2.</w:t>
      </w:r>
    </w:p>
    <w:p w14:paraId="1C91D068" w14:textId="7E1F6992" w:rsidR="00A149F6" w:rsidRPr="00A149F6" w:rsidRDefault="00A149F6" w:rsidP="00A149F6">
      <w:pPr>
        <w:pStyle w:val="EndNoteBibliography"/>
        <w:ind w:left="720" w:hanging="720"/>
      </w:pPr>
      <w:r w:rsidRPr="00A149F6">
        <w:t>[5]</w:t>
      </w:r>
      <w:r w:rsidR="00B430E2">
        <w:t xml:space="preserve"> </w:t>
      </w:r>
      <w:r w:rsidRPr="00A149F6">
        <w:t>周洪斌, 陈立平, 刘连浩. 基于ECharts的数据可视化应用 [J]. 沙洲职业工学院学报, 2021, 24(01): 3-9.</w:t>
      </w:r>
    </w:p>
    <w:p w14:paraId="6E61B213" w14:textId="31FA4E69" w:rsidR="00A149F6" w:rsidRPr="00A149F6" w:rsidRDefault="00A149F6" w:rsidP="00A149F6">
      <w:pPr>
        <w:pStyle w:val="EndNoteBibliography"/>
        <w:ind w:left="720" w:hanging="720"/>
      </w:pPr>
      <w:r w:rsidRPr="00A149F6">
        <w:t>[6]</w:t>
      </w:r>
      <w:r w:rsidR="00B430E2">
        <w:t xml:space="preserve"> </w:t>
      </w:r>
      <w:r w:rsidRPr="00A149F6">
        <w:t>邱红丽, 张舒雅. 基于Django框架的web项目开发研究 [J]. 科学技术创新, 2021, (27): 97-8.</w:t>
      </w:r>
    </w:p>
    <w:p w14:paraId="60BA907D" w14:textId="6B8E2E36" w:rsidR="00A149F6" w:rsidRPr="00A149F6" w:rsidRDefault="00A149F6" w:rsidP="00A149F6">
      <w:pPr>
        <w:pStyle w:val="EndNoteBibliography"/>
        <w:ind w:left="720" w:hanging="720"/>
      </w:pPr>
      <w:r w:rsidRPr="00A149F6">
        <w:t>[7]</w:t>
      </w:r>
      <w:r w:rsidR="00B430E2">
        <w:t xml:space="preserve"> </w:t>
      </w:r>
      <w:r w:rsidRPr="00A149F6">
        <w:t>梁艳玲. 基于HTML+CSS网页布局定位参数研究 [J]. 吕梁学院学报, 2022, 12(02): 17-22.</w:t>
      </w:r>
    </w:p>
    <w:p w14:paraId="283ECD51" w14:textId="4D6DBEC4" w:rsidR="00A149F6" w:rsidRPr="00A149F6" w:rsidRDefault="00A149F6" w:rsidP="00A149F6">
      <w:pPr>
        <w:pStyle w:val="EndNoteBibliography"/>
        <w:ind w:left="720" w:hanging="720"/>
      </w:pPr>
      <w:r w:rsidRPr="00A149F6">
        <w:t>[8]</w:t>
      </w:r>
      <w:r w:rsidR="00B430E2">
        <w:t xml:space="preserve"> </w:t>
      </w:r>
      <w:r w:rsidRPr="00A149F6">
        <w:t>王艳梅. jQuery在AJAX技术框架中页面加载的应用分析 [J]. 电脑知识与技术, 2020, 16(36): 210-2.</w:t>
      </w:r>
    </w:p>
    <w:p w14:paraId="10E85152" w14:textId="50C6F51B" w:rsidR="00A149F6" w:rsidRPr="00A149F6" w:rsidRDefault="00A149F6" w:rsidP="00A149F6">
      <w:pPr>
        <w:pStyle w:val="EndNoteBibliography"/>
        <w:ind w:left="720" w:hanging="720"/>
      </w:pPr>
      <w:r w:rsidRPr="00A149F6">
        <w:t>[9]</w:t>
      </w:r>
      <w:r w:rsidR="00B430E2">
        <w:t xml:space="preserve"> </w:t>
      </w:r>
      <w:r w:rsidRPr="00A149F6">
        <w:t>吕奎. 基于Django框架的发酵技术云服务器开发 [D]; 江南大学, 2021.</w:t>
      </w:r>
    </w:p>
    <w:p w14:paraId="6246A05D" w14:textId="0E7D878A" w:rsidR="00A149F6" w:rsidRPr="00A149F6" w:rsidRDefault="00A149F6" w:rsidP="00A149F6">
      <w:pPr>
        <w:pStyle w:val="EndNoteBibliography"/>
        <w:ind w:left="720" w:hanging="720"/>
      </w:pPr>
      <w:r w:rsidRPr="00A149F6">
        <w:t>[10]</w:t>
      </w:r>
      <w:r w:rsidR="00B430E2">
        <w:t xml:space="preserve"> </w:t>
      </w:r>
      <w:r w:rsidRPr="00A149F6">
        <w:t>盛莉. 基于MySQL的数据管理平台设计 [J]. 信息与电脑(理论版), 2020, 32(22): 152-3.</w:t>
      </w:r>
    </w:p>
    <w:p w14:paraId="1F122537" w14:textId="2F18830A" w:rsidR="00A149F6" w:rsidRPr="00A149F6" w:rsidRDefault="00A149F6" w:rsidP="00A149F6">
      <w:pPr>
        <w:pStyle w:val="EndNoteBibliography"/>
        <w:ind w:left="720" w:hanging="720"/>
      </w:pPr>
      <w:r w:rsidRPr="00A149F6">
        <w:t>[11]</w:t>
      </w:r>
      <w:r w:rsidR="00B430E2">
        <w:t xml:space="preserve"> </w:t>
      </w:r>
      <w:r w:rsidRPr="00A149F6">
        <w:t>王曦. 基于Django的微信营销系统的设计与实现 [D]; 东南大学, 2017.</w:t>
      </w:r>
    </w:p>
    <w:p w14:paraId="7796600E" w14:textId="5BC425B4" w:rsidR="00A149F6" w:rsidRPr="00A149F6" w:rsidRDefault="00A149F6" w:rsidP="00A149F6">
      <w:pPr>
        <w:pStyle w:val="EndNoteBibliography"/>
        <w:ind w:left="720" w:hanging="720"/>
      </w:pPr>
      <w:r w:rsidRPr="00A149F6">
        <w:t>[12]</w:t>
      </w:r>
      <w:r w:rsidR="00B430E2">
        <w:t xml:space="preserve"> </w:t>
      </w:r>
      <w:r w:rsidRPr="00A149F6">
        <w:t>王磊, 田宗梅. 基于Nginx的医院互联网应用网络架构实践 [J]. 中国数字医学, 2020, 15(03): 84-6.</w:t>
      </w:r>
    </w:p>
    <w:p w14:paraId="5BE2B201" w14:textId="162A80A8" w:rsidR="00B765C7" w:rsidRDefault="00BF015E">
      <w:pPr>
        <w:rPr>
          <w:rFonts w:hint="eastAsia"/>
        </w:rPr>
      </w:pPr>
      <w:r>
        <w:fldChar w:fldCharType="end"/>
      </w:r>
    </w:p>
    <w:sectPr w:rsidR="00B765C7" w:rsidSect="006F0888">
      <w:headerReference w:type="default" r:id="rId9"/>
      <w:pgSz w:w="11906" w:h="16838"/>
      <w:pgMar w:top="1440" w:right="1800" w:bottom="1440" w:left="1800" w:header="850" w:footer="96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9FB77" w14:textId="77777777" w:rsidR="001A3A4A" w:rsidRDefault="001A3A4A" w:rsidP="003458FA">
      <w:r>
        <w:separator/>
      </w:r>
    </w:p>
  </w:endnote>
  <w:endnote w:type="continuationSeparator" w:id="0">
    <w:p w14:paraId="3FCC5398" w14:textId="77777777" w:rsidR="001A3A4A" w:rsidRDefault="001A3A4A"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42825" w14:textId="77777777" w:rsidR="001A3A4A" w:rsidRDefault="001A3A4A" w:rsidP="003458FA">
      <w:r>
        <w:separator/>
      </w:r>
    </w:p>
  </w:footnote>
  <w:footnote w:type="continuationSeparator" w:id="0">
    <w:p w14:paraId="31704C2A" w14:textId="77777777" w:rsidR="001A3A4A" w:rsidRDefault="001A3A4A"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hint="eastAsia"/>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6"/>
  </w:num>
  <w:num w:numId="2" w16cid:durableId="1664159840">
    <w:abstractNumId w:val="9"/>
  </w:num>
  <w:num w:numId="3" w16cid:durableId="2065177722">
    <w:abstractNumId w:val="0"/>
  </w:num>
  <w:num w:numId="4" w16cid:durableId="1021467001">
    <w:abstractNumId w:val="10"/>
  </w:num>
  <w:num w:numId="5" w16cid:durableId="530800993">
    <w:abstractNumId w:val="4"/>
  </w:num>
  <w:num w:numId="6" w16cid:durableId="1421292679">
    <w:abstractNumId w:val="7"/>
  </w:num>
  <w:num w:numId="7" w16cid:durableId="1749770438">
    <w:abstractNumId w:val="2"/>
  </w:num>
  <w:num w:numId="8" w16cid:durableId="1731271454">
    <w:abstractNumId w:val="3"/>
  </w:num>
  <w:num w:numId="9" w16cid:durableId="1139223687">
    <w:abstractNumId w:val="5"/>
  </w:num>
  <w:num w:numId="10" w16cid:durableId="1292514063">
    <w:abstractNumId w:val="8"/>
  </w:num>
  <w:num w:numId="11" w16cid:durableId="11057353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61C3"/>
    <w:rsid w:val="00045384"/>
    <w:rsid w:val="00047570"/>
    <w:rsid w:val="000553FB"/>
    <w:rsid w:val="00060C84"/>
    <w:rsid w:val="000752EB"/>
    <w:rsid w:val="00080960"/>
    <w:rsid w:val="00080DDB"/>
    <w:rsid w:val="000936D6"/>
    <w:rsid w:val="00093AE1"/>
    <w:rsid w:val="000B016D"/>
    <w:rsid w:val="000B54C0"/>
    <w:rsid w:val="000B5736"/>
    <w:rsid w:val="000C3EAA"/>
    <w:rsid w:val="000F17DE"/>
    <w:rsid w:val="000F21C1"/>
    <w:rsid w:val="000F5B49"/>
    <w:rsid w:val="00107B1F"/>
    <w:rsid w:val="00114EF7"/>
    <w:rsid w:val="00117E9D"/>
    <w:rsid w:val="00142297"/>
    <w:rsid w:val="00155CE2"/>
    <w:rsid w:val="00165B54"/>
    <w:rsid w:val="0017723A"/>
    <w:rsid w:val="001864EE"/>
    <w:rsid w:val="001938B0"/>
    <w:rsid w:val="001A3A4A"/>
    <w:rsid w:val="001C2CA8"/>
    <w:rsid w:val="0020431A"/>
    <w:rsid w:val="0020746A"/>
    <w:rsid w:val="002619A6"/>
    <w:rsid w:val="00263122"/>
    <w:rsid w:val="00293D1B"/>
    <w:rsid w:val="002A2481"/>
    <w:rsid w:val="002A5BD6"/>
    <w:rsid w:val="002A62DA"/>
    <w:rsid w:val="002B044F"/>
    <w:rsid w:val="002B6479"/>
    <w:rsid w:val="002C773D"/>
    <w:rsid w:val="002D1DE7"/>
    <w:rsid w:val="00302D8A"/>
    <w:rsid w:val="003458FA"/>
    <w:rsid w:val="00350461"/>
    <w:rsid w:val="00354A24"/>
    <w:rsid w:val="00374BC5"/>
    <w:rsid w:val="00376F9B"/>
    <w:rsid w:val="003777C3"/>
    <w:rsid w:val="00380E82"/>
    <w:rsid w:val="003845B0"/>
    <w:rsid w:val="0038469B"/>
    <w:rsid w:val="003A3C2D"/>
    <w:rsid w:val="003A5D93"/>
    <w:rsid w:val="003D1AD4"/>
    <w:rsid w:val="003D6679"/>
    <w:rsid w:val="003E0788"/>
    <w:rsid w:val="003E306B"/>
    <w:rsid w:val="003E5431"/>
    <w:rsid w:val="0042586E"/>
    <w:rsid w:val="00432253"/>
    <w:rsid w:val="00434ADF"/>
    <w:rsid w:val="00441BF0"/>
    <w:rsid w:val="00454113"/>
    <w:rsid w:val="004567C6"/>
    <w:rsid w:val="004616B2"/>
    <w:rsid w:val="004674FB"/>
    <w:rsid w:val="00492292"/>
    <w:rsid w:val="004A6B1C"/>
    <w:rsid w:val="004B2092"/>
    <w:rsid w:val="004D3E9C"/>
    <w:rsid w:val="004D48FD"/>
    <w:rsid w:val="004D5AD1"/>
    <w:rsid w:val="004E2888"/>
    <w:rsid w:val="00501568"/>
    <w:rsid w:val="00515B8D"/>
    <w:rsid w:val="00550521"/>
    <w:rsid w:val="00560D50"/>
    <w:rsid w:val="005A03F1"/>
    <w:rsid w:val="005B1C93"/>
    <w:rsid w:val="005B4E70"/>
    <w:rsid w:val="005B5106"/>
    <w:rsid w:val="005E6D47"/>
    <w:rsid w:val="00607702"/>
    <w:rsid w:val="006261CE"/>
    <w:rsid w:val="00630D26"/>
    <w:rsid w:val="00635CD9"/>
    <w:rsid w:val="00640202"/>
    <w:rsid w:val="00645993"/>
    <w:rsid w:val="00650542"/>
    <w:rsid w:val="0065212F"/>
    <w:rsid w:val="00661DC2"/>
    <w:rsid w:val="0067179C"/>
    <w:rsid w:val="0067722D"/>
    <w:rsid w:val="00692C87"/>
    <w:rsid w:val="006A44A0"/>
    <w:rsid w:val="006C2F21"/>
    <w:rsid w:val="006C31AC"/>
    <w:rsid w:val="006C4311"/>
    <w:rsid w:val="006D767D"/>
    <w:rsid w:val="006F0888"/>
    <w:rsid w:val="007260E1"/>
    <w:rsid w:val="00726129"/>
    <w:rsid w:val="00731C3A"/>
    <w:rsid w:val="00741A06"/>
    <w:rsid w:val="00753790"/>
    <w:rsid w:val="00754FA8"/>
    <w:rsid w:val="00774D28"/>
    <w:rsid w:val="00791C4F"/>
    <w:rsid w:val="007B5EB4"/>
    <w:rsid w:val="007C27FF"/>
    <w:rsid w:val="007E34EE"/>
    <w:rsid w:val="007E7CD4"/>
    <w:rsid w:val="007F017B"/>
    <w:rsid w:val="007F1259"/>
    <w:rsid w:val="007F4AC3"/>
    <w:rsid w:val="00813916"/>
    <w:rsid w:val="008215B7"/>
    <w:rsid w:val="00825CB3"/>
    <w:rsid w:val="00836440"/>
    <w:rsid w:val="0084528A"/>
    <w:rsid w:val="00852AA4"/>
    <w:rsid w:val="008656FF"/>
    <w:rsid w:val="00881582"/>
    <w:rsid w:val="00883008"/>
    <w:rsid w:val="008C3CB4"/>
    <w:rsid w:val="008D7449"/>
    <w:rsid w:val="008E15BA"/>
    <w:rsid w:val="008E37AC"/>
    <w:rsid w:val="008E598E"/>
    <w:rsid w:val="008F54DB"/>
    <w:rsid w:val="008F640D"/>
    <w:rsid w:val="00905B66"/>
    <w:rsid w:val="00920859"/>
    <w:rsid w:val="009268F4"/>
    <w:rsid w:val="0093483F"/>
    <w:rsid w:val="009353CA"/>
    <w:rsid w:val="009462C5"/>
    <w:rsid w:val="00960F01"/>
    <w:rsid w:val="00961035"/>
    <w:rsid w:val="0096129C"/>
    <w:rsid w:val="00986909"/>
    <w:rsid w:val="0099651B"/>
    <w:rsid w:val="009A08E2"/>
    <w:rsid w:val="009A37C5"/>
    <w:rsid w:val="009A57CA"/>
    <w:rsid w:val="009B2A2C"/>
    <w:rsid w:val="009C3699"/>
    <w:rsid w:val="009D3983"/>
    <w:rsid w:val="009F7C94"/>
    <w:rsid w:val="00A0402F"/>
    <w:rsid w:val="00A149F6"/>
    <w:rsid w:val="00A22C27"/>
    <w:rsid w:val="00A24A58"/>
    <w:rsid w:val="00A4642E"/>
    <w:rsid w:val="00A5647C"/>
    <w:rsid w:val="00A90A73"/>
    <w:rsid w:val="00A9355E"/>
    <w:rsid w:val="00AC0041"/>
    <w:rsid w:val="00AC72AC"/>
    <w:rsid w:val="00AD064B"/>
    <w:rsid w:val="00AE137F"/>
    <w:rsid w:val="00AF07F0"/>
    <w:rsid w:val="00B03E6E"/>
    <w:rsid w:val="00B430E2"/>
    <w:rsid w:val="00B55298"/>
    <w:rsid w:val="00B61483"/>
    <w:rsid w:val="00B63007"/>
    <w:rsid w:val="00B765C7"/>
    <w:rsid w:val="00B8074C"/>
    <w:rsid w:val="00B80FB7"/>
    <w:rsid w:val="00B83AD4"/>
    <w:rsid w:val="00BB785C"/>
    <w:rsid w:val="00BC511D"/>
    <w:rsid w:val="00BC7800"/>
    <w:rsid w:val="00BD73C6"/>
    <w:rsid w:val="00BF015E"/>
    <w:rsid w:val="00BF0D4D"/>
    <w:rsid w:val="00BF344F"/>
    <w:rsid w:val="00BF5429"/>
    <w:rsid w:val="00C07D90"/>
    <w:rsid w:val="00C22922"/>
    <w:rsid w:val="00C27C85"/>
    <w:rsid w:val="00C41C5F"/>
    <w:rsid w:val="00C62711"/>
    <w:rsid w:val="00C72F1B"/>
    <w:rsid w:val="00C74CDE"/>
    <w:rsid w:val="00C96DC0"/>
    <w:rsid w:val="00CC6DDA"/>
    <w:rsid w:val="00CD1179"/>
    <w:rsid w:val="00CF71CC"/>
    <w:rsid w:val="00D10D5C"/>
    <w:rsid w:val="00D16590"/>
    <w:rsid w:val="00D31B46"/>
    <w:rsid w:val="00D7420D"/>
    <w:rsid w:val="00D74724"/>
    <w:rsid w:val="00D81DC0"/>
    <w:rsid w:val="00D83BC6"/>
    <w:rsid w:val="00D87B9B"/>
    <w:rsid w:val="00D93FCE"/>
    <w:rsid w:val="00DA55FC"/>
    <w:rsid w:val="00DB194D"/>
    <w:rsid w:val="00DB2AF1"/>
    <w:rsid w:val="00DC2562"/>
    <w:rsid w:val="00DC4521"/>
    <w:rsid w:val="00DC5E98"/>
    <w:rsid w:val="00DE7BD7"/>
    <w:rsid w:val="00E115DA"/>
    <w:rsid w:val="00E32301"/>
    <w:rsid w:val="00E45F1B"/>
    <w:rsid w:val="00E821DF"/>
    <w:rsid w:val="00E952D2"/>
    <w:rsid w:val="00EA1FF5"/>
    <w:rsid w:val="00EA3515"/>
    <w:rsid w:val="00EB60F7"/>
    <w:rsid w:val="00EC67DF"/>
    <w:rsid w:val="00ED193D"/>
    <w:rsid w:val="00ED688B"/>
    <w:rsid w:val="00EF4189"/>
    <w:rsid w:val="00F109F5"/>
    <w:rsid w:val="00F221D1"/>
    <w:rsid w:val="00F265AA"/>
    <w:rsid w:val="00F53AAF"/>
    <w:rsid w:val="00F71058"/>
    <w:rsid w:val="00F737D5"/>
    <w:rsid w:val="00F859DA"/>
    <w:rsid w:val="00F9085E"/>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C4521"/>
    <w:pPr>
      <w:spacing w:before="260" w:after="260" w:line="415" w:lineRule="auto"/>
      <w:outlineLvl w:val="1"/>
    </w:pPr>
    <w:rPr>
      <w:rFonts w:asciiTheme="majorHAnsi" w:eastAsiaTheme="majorEastAsia" w:hAnsiTheme="majorHAnsi" w:cstheme="majorBidi"/>
      <w:b/>
      <w:bCs/>
      <w:sz w:val="32"/>
      <w:szCs w:val="32"/>
    </w:rPr>
  </w:style>
  <w:style w:type="paragraph" w:styleId="3">
    <w:name w:val="heading 3"/>
    <w:basedOn w:val="a"/>
    <w:next w:val="a0"/>
    <w:link w:val="30"/>
    <w:autoRedefine/>
    <w:uiPriority w:val="9"/>
    <w:unhideWhenUsed/>
    <w:qFormat/>
    <w:rsid w:val="00CC6DDA"/>
    <w:pPr>
      <w:spacing w:before="260" w:after="260" w:line="415" w:lineRule="auto"/>
      <w:outlineLvl w:val="2"/>
    </w:pPr>
    <w:rPr>
      <w:b/>
      <w:bCs/>
      <w:sz w:val="32"/>
      <w:szCs w:val="32"/>
    </w:rPr>
  </w:style>
  <w:style w:type="paragraph" w:styleId="4">
    <w:name w:val="heading 4"/>
    <w:basedOn w:val="a"/>
    <w:next w:val="a"/>
    <w:link w:val="40"/>
    <w:uiPriority w:val="9"/>
    <w:unhideWhenUsed/>
    <w:qFormat/>
    <w:rsid w:val="00DC4521"/>
    <w:pPr>
      <w:spacing w:before="280" w:after="290" w:line="377"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DC4521"/>
    <w:rPr>
      <w:rFonts w:asciiTheme="majorHAnsi" w:eastAsiaTheme="majorEastAsia" w:hAnsiTheme="majorHAnsi" w:cstheme="majorBidi"/>
      <w:b/>
      <w:bCs/>
      <w:sz w:val="32"/>
      <w:szCs w:val="32"/>
    </w:rPr>
  </w:style>
  <w:style w:type="character" w:customStyle="1" w:styleId="30">
    <w:name w:val="标题 3 字符"/>
    <w:basedOn w:val="a1"/>
    <w:link w:val="3"/>
    <w:uiPriority w:val="9"/>
    <w:rsid w:val="00DC4521"/>
    <w:rPr>
      <w:b/>
      <w:bCs/>
      <w:sz w:val="32"/>
      <w:szCs w:val="32"/>
    </w:rPr>
  </w:style>
  <w:style w:type="character" w:customStyle="1" w:styleId="40">
    <w:name w:val="标题 4 字符"/>
    <w:basedOn w:val="a1"/>
    <w:link w:val="4"/>
    <w:uiPriority w:val="9"/>
    <w:rsid w:val="00DC4521"/>
    <w:rPr>
      <w:rFonts w:asciiTheme="majorHAnsi" w:eastAsiaTheme="majorEastAsia" w:hAnsiTheme="majorHAnsi" w:cstheme="majorBidi"/>
      <w:b/>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4</TotalTime>
  <Pages>17</Pages>
  <Words>4850</Words>
  <Characters>27649</Characters>
  <Application>Microsoft Office Word</Application>
  <DocSecurity>0</DocSecurity>
  <Lines>230</Lines>
  <Paragraphs>64</Paragraphs>
  <ScaleCrop>false</ScaleCrop>
  <Company/>
  <LinksUpToDate>false</LinksUpToDate>
  <CharactersWithSpaces>32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46</cp:revision>
  <dcterms:created xsi:type="dcterms:W3CDTF">2022-05-10T02:42:00Z</dcterms:created>
  <dcterms:modified xsi:type="dcterms:W3CDTF">2022-05-15T13:59:00Z</dcterms:modified>
</cp:coreProperties>
</file>